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D560C9" w14:textId="56EED4BD" w:rsidR="00AD5997" w:rsidRPr="00ED7397" w:rsidRDefault="00AD5997" w:rsidP="005C5141">
      <w:pPr>
        <w:rPr>
          <w:shd w:val="clear" w:color="auto" w:fill="FFFFFF"/>
        </w:rPr>
      </w:pPr>
    </w:p>
    <w:p w14:paraId="236428B5" w14:textId="547A7D9F" w:rsidR="00AD5997" w:rsidRPr="00ED7397" w:rsidRDefault="00AD5997" w:rsidP="005C5141">
      <w:pPr>
        <w:rPr>
          <w:shd w:val="clear" w:color="auto" w:fill="FFFFFF"/>
        </w:rPr>
      </w:pPr>
    </w:p>
    <w:p w14:paraId="7A321CBE" w14:textId="6F859903" w:rsidR="00AD5997" w:rsidRPr="00ED7397" w:rsidRDefault="00AD5997" w:rsidP="005C5141">
      <w:pPr>
        <w:rPr>
          <w:shd w:val="clear" w:color="auto" w:fill="FFFFFF"/>
        </w:rPr>
      </w:pPr>
    </w:p>
    <w:p w14:paraId="30FD498F" w14:textId="0BBC614A" w:rsidR="0028539A" w:rsidRDefault="0028539A" w:rsidP="00C73B99">
      <w:pPr>
        <w:pStyle w:val="NoSpacing"/>
        <w:rPr>
          <w:rFonts w:asciiTheme="majorHAnsi" w:eastAsiaTheme="majorEastAsia" w:hAnsiTheme="majorHAnsi" w:cstheme="majorBidi"/>
          <w:caps/>
          <w:color w:val="4472C4" w:themeColor="accent1"/>
          <w:sz w:val="72"/>
          <w:szCs w:val="72"/>
        </w:rPr>
      </w:pPr>
    </w:p>
    <w:sdt>
      <w:sdtPr>
        <w:rPr>
          <w:rFonts w:asciiTheme="majorHAnsi" w:eastAsiaTheme="majorEastAsia" w:hAnsiTheme="majorHAnsi" w:cstheme="majorBidi"/>
          <w:b/>
          <w:bCs/>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2C8F06B0" w14:textId="77777777" w:rsidR="0028539A" w:rsidRDefault="0028539A" w:rsidP="0028539A">
          <w:pPr>
            <w:pStyle w:val="NoSpacing"/>
            <w:jc w:val="center"/>
            <w:rPr>
              <w:rFonts w:asciiTheme="majorHAnsi" w:eastAsiaTheme="majorEastAsia" w:hAnsiTheme="majorHAnsi" w:cstheme="majorBidi"/>
              <w:caps/>
              <w:color w:val="4472C4" w:themeColor="accent1"/>
              <w:sz w:val="72"/>
              <w:szCs w:val="72"/>
            </w:rPr>
          </w:pPr>
          <w:r w:rsidRPr="0028539A">
            <w:rPr>
              <w:rFonts w:asciiTheme="majorHAnsi" w:eastAsiaTheme="majorEastAsia" w:hAnsiTheme="majorHAnsi" w:cstheme="majorBidi"/>
              <w:b/>
              <w:bCs/>
              <w:caps/>
              <w:color w:val="4472C4" w:themeColor="accent1"/>
              <w:sz w:val="56"/>
              <w:szCs w:val="56"/>
            </w:rPr>
            <w:t>music in air – digital theremin</w:t>
          </w:r>
        </w:p>
      </w:sdtContent>
    </w:sdt>
    <w:p w14:paraId="28EFA0FA" w14:textId="1A9B3333" w:rsidR="00AD5997" w:rsidRPr="00ED7397" w:rsidRDefault="003A4BA3" w:rsidP="005C5141">
      <w:pPr>
        <w:rPr>
          <w:color w:val="201F1E"/>
          <w:shd w:val="clear" w:color="auto" w:fill="FFFFFF"/>
        </w:rPr>
      </w:pPr>
      <w:r w:rsidRPr="00ED7397">
        <w:rPr>
          <w:noProof/>
        </w:rPr>
        <mc:AlternateContent>
          <mc:Choice Requires="wpg">
            <w:drawing>
              <wp:anchor distT="0" distB="0" distL="114300" distR="114300" simplePos="0" relativeHeight="251662336" behindDoc="0" locked="0" layoutInCell="1" allowOverlap="1" wp14:anchorId="6277ECDA" wp14:editId="2C932467">
                <wp:simplePos x="0" y="0"/>
                <wp:positionH relativeFrom="page">
                  <wp:posOffset>228600</wp:posOffset>
                </wp:positionH>
                <wp:positionV relativeFrom="page">
                  <wp:posOffset>198120</wp:posOffset>
                </wp:positionV>
                <wp:extent cx="7315200" cy="1215391"/>
                <wp:effectExtent l="0" t="0" r="0" b="1905"/>
                <wp:wrapNone/>
                <wp:docPr id="26" name="Group 26"/>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27"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67B0F59" id="Group 26" o:spid="_x0000_s1026" style="position:absolute;margin-left:18pt;margin-top:15.6pt;width:8in;height:95.7pt;z-index:251662336;mso-width-percent:941;mso-height-percent:121;mso-position-horizontal-relative:page;mso-position-vertical-relative:page;mso-width-percent:941;mso-height-percent:121"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" path="m,l7312660,r,1129665l3619500,733425,,1091565,,xe" fillcolor="#4472c4 [3204]" stroked="f" strokeweight="1pt">
                  <v:stroke joinstyle="miter"/>
                  <v:path arrowok="t" o:connecttype="custom" o:connectlocs="0,0;7315200,0;7315200,1130373;3620757,733885;0,1092249;0,0" o:connectangles="0,0,0,0,0,0"/>
                </v:shape>
                <v:rect id="Rectangle 28"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" stroked="f" strokeweight="1pt">
                  <v:fill r:id="rId10" o:title="" recolor="t" rotate="t" type="frame"/>
                </v:rect>
                <w10:wrap anchorx="page" anchory="page"/>
              </v:group>
            </w:pict>
          </mc:Fallback>
        </mc:AlternateContent>
      </w:r>
    </w:p>
    <w:p w14:paraId="5CA9AD95" w14:textId="7EA1BD0B" w:rsidR="00AD5997" w:rsidRPr="00ED7397" w:rsidRDefault="00AD5997" w:rsidP="005C5141">
      <w:pPr>
        <w:rPr>
          <w:shd w:val="clear" w:color="auto" w:fill="FFFFFF"/>
        </w:rPr>
      </w:pPr>
    </w:p>
    <w:p w14:paraId="4BCEDAD9" w14:textId="4F0ACEDD" w:rsidR="005A3951" w:rsidRPr="00ED7397" w:rsidRDefault="00AD5997" w:rsidP="004930E3">
      <w:pPr>
        <w:jc w:val="center"/>
      </w:pPr>
      <w:r w:rsidRPr="00ED7397">
        <w:rPr>
          <w:noProof/>
        </w:rPr>
        <w:drawing>
          <wp:inline distT="0" distB="0" distL="0" distR="0" wp14:anchorId="179965DE" wp14:editId="54C04136">
            <wp:extent cx="4598443" cy="1650670"/>
            <wp:effectExtent l="0" t="0" r="0" b="6985"/>
            <wp:docPr id="1" name="Picture 1" descr="Nanyang Technological University - NTU Singap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nyang Technological University - NTU Singapor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25136" cy="1660252"/>
                    </a:xfrm>
                    <a:prstGeom prst="rect">
                      <a:avLst/>
                    </a:prstGeom>
                    <a:noFill/>
                    <a:ln>
                      <a:noFill/>
                    </a:ln>
                  </pic:spPr>
                </pic:pic>
              </a:graphicData>
            </a:graphic>
          </wp:inline>
        </w:drawing>
      </w:r>
    </w:p>
    <w:p w14:paraId="0A0FE757" w14:textId="77777777" w:rsidR="0028539A" w:rsidRPr="00C73B99" w:rsidRDefault="0028539A" w:rsidP="005C5141">
      <w:pPr>
        <w:rPr>
          <w:sz w:val="28"/>
          <w:szCs w:val="28"/>
        </w:rPr>
      </w:pPr>
    </w:p>
    <w:p w14:paraId="61D9B49E" w14:textId="1A034237" w:rsidR="00543CCA" w:rsidRPr="00C73B99" w:rsidRDefault="00543CCA" w:rsidP="00C73B99">
      <w:pPr>
        <w:jc w:val="center"/>
        <w:rPr>
          <w:sz w:val="28"/>
          <w:szCs w:val="28"/>
        </w:rPr>
      </w:pPr>
      <w:r w:rsidRPr="00C73B99">
        <w:rPr>
          <w:sz w:val="28"/>
          <w:szCs w:val="28"/>
        </w:rPr>
        <w:t>Submitted b</w:t>
      </w:r>
      <w:r w:rsidR="005A3951" w:rsidRPr="00C73B99">
        <w:rPr>
          <w:sz w:val="28"/>
          <w:szCs w:val="28"/>
        </w:rPr>
        <w:t>y</w:t>
      </w:r>
    </w:p>
    <w:p w14:paraId="1A1EBA94" w14:textId="01CB1932" w:rsidR="005A3951" w:rsidRPr="00C73B99" w:rsidRDefault="005A3951" w:rsidP="00C73B99">
      <w:pPr>
        <w:jc w:val="center"/>
        <w:rPr>
          <w:sz w:val="28"/>
          <w:szCs w:val="28"/>
        </w:rPr>
      </w:pPr>
      <w:r w:rsidRPr="00C73B99">
        <w:rPr>
          <w:sz w:val="28"/>
          <w:szCs w:val="28"/>
        </w:rPr>
        <w:t>Wong Wee Meng (U1923221F)</w:t>
      </w:r>
    </w:p>
    <w:p w14:paraId="41540CC0" w14:textId="77777777" w:rsidR="0028539A" w:rsidRPr="00C73B99" w:rsidRDefault="0028539A" w:rsidP="00C73B99">
      <w:pPr>
        <w:jc w:val="center"/>
        <w:rPr>
          <w:sz w:val="28"/>
          <w:szCs w:val="28"/>
        </w:rPr>
      </w:pPr>
    </w:p>
    <w:p w14:paraId="406A8FF9" w14:textId="67924BA8" w:rsidR="00543CCA" w:rsidRPr="00C73B99" w:rsidRDefault="008E6AAE" w:rsidP="00C73B99">
      <w:pPr>
        <w:jc w:val="center"/>
        <w:rPr>
          <w:b/>
          <w:bCs/>
          <w:sz w:val="28"/>
          <w:szCs w:val="28"/>
        </w:rPr>
      </w:pPr>
      <w:r w:rsidRPr="00C73B99">
        <w:rPr>
          <w:b/>
          <w:bCs/>
          <w:sz w:val="28"/>
          <w:szCs w:val="28"/>
        </w:rPr>
        <w:t>School of Computer Science and Engineering</w:t>
      </w:r>
    </w:p>
    <w:p w14:paraId="726D6A96" w14:textId="77777777" w:rsidR="00543CCA" w:rsidRPr="00C73B99" w:rsidRDefault="00543CCA" w:rsidP="00C73B99">
      <w:pPr>
        <w:jc w:val="center"/>
        <w:rPr>
          <w:sz w:val="28"/>
          <w:szCs w:val="28"/>
        </w:rPr>
      </w:pPr>
    </w:p>
    <w:p w14:paraId="69C84213" w14:textId="3DF6099B" w:rsidR="00543CCA" w:rsidRPr="00C73B99" w:rsidRDefault="00543CCA" w:rsidP="00C73B99">
      <w:pPr>
        <w:jc w:val="center"/>
        <w:rPr>
          <w:sz w:val="28"/>
          <w:szCs w:val="28"/>
        </w:rPr>
      </w:pPr>
      <w:r w:rsidRPr="00C73B99">
        <w:rPr>
          <w:sz w:val="28"/>
          <w:szCs w:val="28"/>
        </w:rPr>
        <w:t>A Final Year Project presented to the Nanyang Technological University</w:t>
      </w:r>
    </w:p>
    <w:p w14:paraId="429BCF6F" w14:textId="22DB4A2A" w:rsidR="00543CCA" w:rsidRPr="00C73B99" w:rsidRDefault="00543CCA" w:rsidP="00C73B99">
      <w:pPr>
        <w:jc w:val="center"/>
        <w:rPr>
          <w:sz w:val="28"/>
          <w:szCs w:val="28"/>
        </w:rPr>
      </w:pPr>
      <w:r w:rsidRPr="00C73B99">
        <w:rPr>
          <w:sz w:val="28"/>
          <w:szCs w:val="28"/>
        </w:rPr>
        <w:t>in partial fulfilment of the requirements for the</w:t>
      </w:r>
    </w:p>
    <w:p w14:paraId="24DEEAB3" w14:textId="5E068ED0" w:rsidR="00543CCA" w:rsidRPr="00C73B99" w:rsidRDefault="00543CCA" w:rsidP="00C73B99">
      <w:pPr>
        <w:jc w:val="center"/>
        <w:rPr>
          <w:sz w:val="28"/>
          <w:szCs w:val="28"/>
        </w:rPr>
      </w:pPr>
      <w:r w:rsidRPr="00C73B99">
        <w:rPr>
          <w:sz w:val="28"/>
          <w:szCs w:val="28"/>
        </w:rPr>
        <w:t>Degree of Bachelor of Engineering</w:t>
      </w:r>
    </w:p>
    <w:p w14:paraId="3503CE41" w14:textId="77777777" w:rsidR="0028539A" w:rsidRPr="00C73B99" w:rsidRDefault="0028539A" w:rsidP="00C73B99">
      <w:pPr>
        <w:jc w:val="center"/>
        <w:rPr>
          <w:sz w:val="28"/>
          <w:szCs w:val="28"/>
        </w:rPr>
      </w:pPr>
    </w:p>
    <w:p w14:paraId="3C357E37" w14:textId="00A8D9A0" w:rsidR="0028539A" w:rsidRPr="00C73B99" w:rsidRDefault="00543CCA" w:rsidP="00C73B99">
      <w:pPr>
        <w:jc w:val="center"/>
        <w:rPr>
          <w:sz w:val="28"/>
          <w:szCs w:val="28"/>
        </w:rPr>
      </w:pPr>
      <w:r w:rsidRPr="00C73B99">
        <w:rPr>
          <w:sz w:val="28"/>
          <w:szCs w:val="28"/>
        </w:rPr>
        <w:t>2021/22</w:t>
      </w:r>
      <w:bookmarkStart w:id="0" w:name="_Toc111992061"/>
    </w:p>
    <w:bookmarkEnd w:id="0" w:displacedByCustomXml="next"/>
    <w:bookmarkStart w:id="1" w:name="_Toc119074634" w:displacedByCustomXml="next"/>
    <w:sdt>
      <w:sdtPr>
        <w:rPr>
          <w:rFonts w:eastAsiaTheme="minorEastAsia"/>
          <w:color w:val="auto"/>
          <w:sz w:val="22"/>
          <w:szCs w:val="22"/>
        </w:rPr>
        <w:id w:val="56518499"/>
        <w:docPartObj>
          <w:docPartGallery w:val="Table of Contents"/>
          <w:docPartUnique/>
        </w:docPartObj>
      </w:sdtPr>
      <w:sdtEndPr>
        <w:rPr>
          <w:noProof/>
          <w:sz w:val="20"/>
          <w:szCs w:val="20"/>
        </w:rPr>
      </w:sdtEndPr>
      <w:sdtContent>
        <w:p w14:paraId="10B5E025" w14:textId="48C326A9" w:rsidR="008E6AAE" w:rsidRPr="00AE1157" w:rsidRDefault="008E6AAE" w:rsidP="00626961">
          <w:pPr>
            <w:pStyle w:val="Heading1"/>
            <w:numPr>
              <w:ilvl w:val="0"/>
              <w:numId w:val="0"/>
            </w:numPr>
            <w:ind w:left="360" w:hanging="360"/>
          </w:pPr>
          <w:r w:rsidRPr="00AE1157">
            <w:t>Contents</w:t>
          </w:r>
          <w:bookmarkEnd w:id="1"/>
        </w:p>
        <w:p w14:paraId="36C0E03B" w14:textId="171E0FB5" w:rsidR="007A7A3E" w:rsidRDefault="00FB4FA3" w:rsidP="007A7A3E">
          <w:pPr>
            <w:pStyle w:val="TOC1"/>
            <w:spacing w:line="240" w:lineRule="auto"/>
            <w:rPr>
              <w:rFonts w:asciiTheme="minorHAnsi" w:hAnsiTheme="minorHAnsi" w:cstheme="minorBidi"/>
              <w:noProof/>
            </w:rPr>
          </w:pPr>
          <w:r w:rsidRPr="004930E3">
            <w:rPr>
              <w:sz w:val="20"/>
              <w:szCs w:val="20"/>
            </w:rPr>
            <w:fldChar w:fldCharType="begin"/>
          </w:r>
          <w:r w:rsidRPr="004930E3">
            <w:rPr>
              <w:sz w:val="20"/>
              <w:szCs w:val="20"/>
            </w:rPr>
            <w:instrText xml:space="preserve"> TOC \o "1-3" \h \z \u </w:instrText>
          </w:r>
          <w:r w:rsidRPr="004930E3">
            <w:rPr>
              <w:sz w:val="20"/>
              <w:szCs w:val="20"/>
            </w:rPr>
            <w:fldChar w:fldCharType="separate"/>
          </w:r>
          <w:hyperlink w:anchor="_Toc119074634" w:history="1">
            <w:r w:rsidR="007A7A3E" w:rsidRPr="00C73638">
              <w:rPr>
                <w:rStyle w:val="Hyperlink"/>
                <w:noProof/>
              </w:rPr>
              <w:t>Contents</w:t>
            </w:r>
            <w:r w:rsidR="007A7A3E">
              <w:rPr>
                <w:noProof/>
                <w:webHidden/>
              </w:rPr>
              <w:tab/>
            </w:r>
            <w:r w:rsidR="007A7A3E">
              <w:rPr>
                <w:noProof/>
                <w:webHidden/>
              </w:rPr>
              <w:fldChar w:fldCharType="begin"/>
            </w:r>
            <w:r w:rsidR="007A7A3E">
              <w:rPr>
                <w:noProof/>
                <w:webHidden/>
              </w:rPr>
              <w:instrText xml:space="preserve"> PAGEREF _Toc119074634 \h </w:instrText>
            </w:r>
            <w:r w:rsidR="007A7A3E">
              <w:rPr>
                <w:noProof/>
                <w:webHidden/>
              </w:rPr>
            </w:r>
            <w:r w:rsidR="007A7A3E">
              <w:rPr>
                <w:noProof/>
                <w:webHidden/>
              </w:rPr>
              <w:fldChar w:fldCharType="separate"/>
            </w:r>
            <w:r w:rsidR="007A7A3E">
              <w:rPr>
                <w:noProof/>
                <w:webHidden/>
              </w:rPr>
              <w:t>1</w:t>
            </w:r>
            <w:r w:rsidR="007A7A3E">
              <w:rPr>
                <w:noProof/>
                <w:webHidden/>
              </w:rPr>
              <w:fldChar w:fldCharType="end"/>
            </w:r>
          </w:hyperlink>
        </w:p>
        <w:p w14:paraId="2066FC85" w14:textId="3E807B83" w:rsidR="007A7A3E" w:rsidRDefault="007A7A3E" w:rsidP="007A7A3E">
          <w:pPr>
            <w:pStyle w:val="TOC1"/>
            <w:spacing w:line="240" w:lineRule="auto"/>
            <w:rPr>
              <w:rFonts w:asciiTheme="minorHAnsi" w:hAnsiTheme="minorHAnsi" w:cstheme="minorBidi"/>
              <w:noProof/>
            </w:rPr>
          </w:pPr>
          <w:hyperlink w:anchor="_Toc119074635" w:history="1">
            <w:r w:rsidRPr="00C73638">
              <w:rPr>
                <w:rStyle w:val="Hyperlink"/>
                <w:noProof/>
              </w:rPr>
              <w:t>Table of Figure</w:t>
            </w:r>
            <w:r>
              <w:rPr>
                <w:noProof/>
                <w:webHidden/>
              </w:rPr>
              <w:tab/>
            </w:r>
            <w:r>
              <w:rPr>
                <w:noProof/>
                <w:webHidden/>
              </w:rPr>
              <w:fldChar w:fldCharType="begin"/>
            </w:r>
            <w:r>
              <w:rPr>
                <w:noProof/>
                <w:webHidden/>
              </w:rPr>
              <w:instrText xml:space="preserve"> PAGEREF _Toc119074635 \h </w:instrText>
            </w:r>
            <w:r>
              <w:rPr>
                <w:noProof/>
                <w:webHidden/>
              </w:rPr>
            </w:r>
            <w:r>
              <w:rPr>
                <w:noProof/>
                <w:webHidden/>
              </w:rPr>
              <w:fldChar w:fldCharType="separate"/>
            </w:r>
            <w:r>
              <w:rPr>
                <w:noProof/>
                <w:webHidden/>
              </w:rPr>
              <w:t>3</w:t>
            </w:r>
            <w:r>
              <w:rPr>
                <w:noProof/>
                <w:webHidden/>
              </w:rPr>
              <w:fldChar w:fldCharType="end"/>
            </w:r>
          </w:hyperlink>
        </w:p>
        <w:p w14:paraId="29F23FED" w14:textId="0727BEE1" w:rsidR="007A7A3E" w:rsidRDefault="007A7A3E" w:rsidP="007A7A3E">
          <w:pPr>
            <w:pStyle w:val="TOC1"/>
            <w:spacing w:line="240" w:lineRule="auto"/>
            <w:rPr>
              <w:rFonts w:asciiTheme="minorHAnsi" w:hAnsiTheme="minorHAnsi" w:cstheme="minorBidi"/>
              <w:noProof/>
            </w:rPr>
          </w:pPr>
          <w:hyperlink w:anchor="_Toc119074636" w:history="1">
            <w:r w:rsidRPr="00C73638">
              <w:rPr>
                <w:rStyle w:val="Hyperlink"/>
                <w:noProof/>
              </w:rPr>
              <w:t>Abstract</w:t>
            </w:r>
            <w:r>
              <w:rPr>
                <w:noProof/>
                <w:webHidden/>
              </w:rPr>
              <w:tab/>
            </w:r>
            <w:r>
              <w:rPr>
                <w:noProof/>
                <w:webHidden/>
              </w:rPr>
              <w:fldChar w:fldCharType="begin"/>
            </w:r>
            <w:r>
              <w:rPr>
                <w:noProof/>
                <w:webHidden/>
              </w:rPr>
              <w:instrText xml:space="preserve"> PAGEREF _Toc119074636 \h </w:instrText>
            </w:r>
            <w:r>
              <w:rPr>
                <w:noProof/>
                <w:webHidden/>
              </w:rPr>
            </w:r>
            <w:r>
              <w:rPr>
                <w:noProof/>
                <w:webHidden/>
              </w:rPr>
              <w:fldChar w:fldCharType="separate"/>
            </w:r>
            <w:r>
              <w:rPr>
                <w:noProof/>
                <w:webHidden/>
              </w:rPr>
              <w:t>4</w:t>
            </w:r>
            <w:r>
              <w:rPr>
                <w:noProof/>
                <w:webHidden/>
              </w:rPr>
              <w:fldChar w:fldCharType="end"/>
            </w:r>
          </w:hyperlink>
        </w:p>
        <w:p w14:paraId="4D8B371F" w14:textId="4CF69093" w:rsidR="007A7A3E" w:rsidRDefault="007A7A3E" w:rsidP="007A7A3E">
          <w:pPr>
            <w:pStyle w:val="TOC1"/>
            <w:spacing w:line="240" w:lineRule="auto"/>
            <w:rPr>
              <w:rFonts w:asciiTheme="minorHAnsi" w:hAnsiTheme="minorHAnsi" w:cstheme="minorBidi"/>
              <w:noProof/>
            </w:rPr>
          </w:pPr>
          <w:hyperlink w:anchor="_Toc119074637" w:history="1">
            <w:r w:rsidRPr="00C73638">
              <w:rPr>
                <w:rStyle w:val="Hyperlink"/>
                <w:noProof/>
              </w:rPr>
              <w:t>Acknowledgment</w:t>
            </w:r>
            <w:r>
              <w:rPr>
                <w:noProof/>
                <w:webHidden/>
              </w:rPr>
              <w:tab/>
            </w:r>
            <w:r>
              <w:rPr>
                <w:noProof/>
                <w:webHidden/>
              </w:rPr>
              <w:fldChar w:fldCharType="begin"/>
            </w:r>
            <w:r>
              <w:rPr>
                <w:noProof/>
                <w:webHidden/>
              </w:rPr>
              <w:instrText xml:space="preserve"> PAGEREF _Toc119074637 \h </w:instrText>
            </w:r>
            <w:r>
              <w:rPr>
                <w:noProof/>
                <w:webHidden/>
              </w:rPr>
            </w:r>
            <w:r>
              <w:rPr>
                <w:noProof/>
                <w:webHidden/>
              </w:rPr>
              <w:fldChar w:fldCharType="separate"/>
            </w:r>
            <w:r>
              <w:rPr>
                <w:noProof/>
                <w:webHidden/>
              </w:rPr>
              <w:t>5</w:t>
            </w:r>
            <w:r>
              <w:rPr>
                <w:noProof/>
                <w:webHidden/>
              </w:rPr>
              <w:fldChar w:fldCharType="end"/>
            </w:r>
          </w:hyperlink>
        </w:p>
        <w:p w14:paraId="70CE79CC" w14:textId="363C66F4" w:rsidR="007A7A3E" w:rsidRDefault="007A7A3E" w:rsidP="007A7A3E">
          <w:pPr>
            <w:pStyle w:val="TOC1"/>
            <w:spacing w:line="240" w:lineRule="auto"/>
            <w:rPr>
              <w:rFonts w:asciiTheme="minorHAnsi" w:hAnsiTheme="minorHAnsi" w:cstheme="minorBidi"/>
              <w:noProof/>
            </w:rPr>
          </w:pPr>
          <w:hyperlink w:anchor="_Toc119074638" w:history="1">
            <w:r w:rsidRPr="00C73638">
              <w:rPr>
                <w:rStyle w:val="Hyperlink"/>
                <w:noProof/>
              </w:rPr>
              <w:t>1.</w:t>
            </w:r>
            <w:r>
              <w:rPr>
                <w:rStyle w:val="Hyperlink"/>
                <w:noProof/>
              </w:rPr>
              <w:t xml:space="preserve">  </w:t>
            </w:r>
            <w:r w:rsidRPr="00C73638">
              <w:rPr>
                <w:rStyle w:val="Hyperlink"/>
                <w:noProof/>
              </w:rPr>
              <w:t>Introduction</w:t>
            </w:r>
            <w:r>
              <w:rPr>
                <w:noProof/>
                <w:webHidden/>
              </w:rPr>
              <w:tab/>
            </w:r>
            <w:r>
              <w:rPr>
                <w:noProof/>
                <w:webHidden/>
              </w:rPr>
              <w:fldChar w:fldCharType="begin"/>
            </w:r>
            <w:r>
              <w:rPr>
                <w:noProof/>
                <w:webHidden/>
              </w:rPr>
              <w:instrText xml:space="preserve"> PAGEREF _Toc119074638 \h </w:instrText>
            </w:r>
            <w:r>
              <w:rPr>
                <w:noProof/>
                <w:webHidden/>
              </w:rPr>
            </w:r>
            <w:r>
              <w:rPr>
                <w:noProof/>
                <w:webHidden/>
              </w:rPr>
              <w:fldChar w:fldCharType="separate"/>
            </w:r>
            <w:r>
              <w:rPr>
                <w:noProof/>
                <w:webHidden/>
              </w:rPr>
              <w:t>6</w:t>
            </w:r>
            <w:r>
              <w:rPr>
                <w:noProof/>
                <w:webHidden/>
              </w:rPr>
              <w:fldChar w:fldCharType="end"/>
            </w:r>
          </w:hyperlink>
        </w:p>
        <w:p w14:paraId="3C2389A3" w14:textId="17218886"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39" w:history="1">
            <w:r w:rsidRPr="00C73638">
              <w:rPr>
                <w:rStyle w:val="Hyperlink"/>
                <w:noProof/>
              </w:rPr>
              <w:t>1.1</w:t>
            </w:r>
            <w:r>
              <w:rPr>
                <w:rFonts w:asciiTheme="minorHAnsi" w:hAnsiTheme="minorHAnsi" w:cstheme="minorBidi"/>
                <w:noProof/>
                <w:lang w:val="en-SG" w:eastAsia="zh-CN"/>
              </w:rPr>
              <w:t xml:space="preserve"> </w:t>
            </w:r>
            <w:r w:rsidRPr="00C73638">
              <w:rPr>
                <w:rStyle w:val="Hyperlink"/>
                <w:noProof/>
              </w:rPr>
              <w:t>Background</w:t>
            </w:r>
            <w:r>
              <w:rPr>
                <w:noProof/>
                <w:webHidden/>
              </w:rPr>
              <w:tab/>
            </w:r>
            <w:r>
              <w:rPr>
                <w:noProof/>
                <w:webHidden/>
              </w:rPr>
              <w:fldChar w:fldCharType="begin"/>
            </w:r>
            <w:r>
              <w:rPr>
                <w:noProof/>
                <w:webHidden/>
              </w:rPr>
              <w:instrText xml:space="preserve"> PAGEREF _Toc119074639 \h </w:instrText>
            </w:r>
            <w:r>
              <w:rPr>
                <w:noProof/>
                <w:webHidden/>
              </w:rPr>
            </w:r>
            <w:r>
              <w:rPr>
                <w:noProof/>
                <w:webHidden/>
              </w:rPr>
              <w:fldChar w:fldCharType="separate"/>
            </w:r>
            <w:r>
              <w:rPr>
                <w:noProof/>
                <w:webHidden/>
              </w:rPr>
              <w:t>6</w:t>
            </w:r>
            <w:r>
              <w:rPr>
                <w:noProof/>
                <w:webHidden/>
              </w:rPr>
              <w:fldChar w:fldCharType="end"/>
            </w:r>
          </w:hyperlink>
        </w:p>
        <w:p w14:paraId="3A63F5E0" w14:textId="38CB84A8" w:rsidR="007A7A3E" w:rsidRDefault="007A7A3E" w:rsidP="007A7A3E">
          <w:pPr>
            <w:pStyle w:val="TOC3"/>
            <w:tabs>
              <w:tab w:val="left" w:pos="1320"/>
              <w:tab w:val="right" w:leader="dot" w:pos="9016"/>
            </w:tabs>
            <w:spacing w:line="240" w:lineRule="auto"/>
            <w:rPr>
              <w:rFonts w:asciiTheme="minorHAnsi" w:hAnsiTheme="minorHAnsi" w:cstheme="minorBidi"/>
              <w:noProof/>
              <w:lang w:val="en-SG" w:eastAsia="zh-CN"/>
            </w:rPr>
          </w:pPr>
          <w:hyperlink w:anchor="_Toc119074640" w:history="1">
            <w:r w:rsidRPr="00C73638">
              <w:rPr>
                <w:rStyle w:val="Hyperlink"/>
                <w:noProof/>
              </w:rPr>
              <w:t>1.1.1</w:t>
            </w:r>
            <w:r>
              <w:rPr>
                <w:rFonts w:asciiTheme="minorHAnsi" w:hAnsiTheme="minorHAnsi" w:cstheme="minorBidi"/>
                <w:noProof/>
                <w:lang w:val="en-SG" w:eastAsia="zh-CN"/>
              </w:rPr>
              <w:t xml:space="preserve"> </w:t>
            </w:r>
            <w:r w:rsidRPr="00C73638">
              <w:rPr>
                <w:rStyle w:val="Hyperlink"/>
                <w:noProof/>
              </w:rPr>
              <w:t>Theremin</w:t>
            </w:r>
            <w:r>
              <w:rPr>
                <w:noProof/>
                <w:webHidden/>
              </w:rPr>
              <w:tab/>
            </w:r>
            <w:r>
              <w:rPr>
                <w:noProof/>
                <w:webHidden/>
              </w:rPr>
              <w:fldChar w:fldCharType="begin"/>
            </w:r>
            <w:r>
              <w:rPr>
                <w:noProof/>
                <w:webHidden/>
              </w:rPr>
              <w:instrText xml:space="preserve"> PAGEREF _Toc119074640 \h </w:instrText>
            </w:r>
            <w:r>
              <w:rPr>
                <w:noProof/>
                <w:webHidden/>
              </w:rPr>
            </w:r>
            <w:r>
              <w:rPr>
                <w:noProof/>
                <w:webHidden/>
              </w:rPr>
              <w:fldChar w:fldCharType="separate"/>
            </w:r>
            <w:r>
              <w:rPr>
                <w:noProof/>
                <w:webHidden/>
              </w:rPr>
              <w:t>6</w:t>
            </w:r>
            <w:r>
              <w:rPr>
                <w:noProof/>
                <w:webHidden/>
              </w:rPr>
              <w:fldChar w:fldCharType="end"/>
            </w:r>
          </w:hyperlink>
        </w:p>
        <w:p w14:paraId="27DC6D0A" w14:textId="71C20770" w:rsidR="007A7A3E" w:rsidRDefault="007A7A3E" w:rsidP="007A7A3E">
          <w:pPr>
            <w:pStyle w:val="TOC3"/>
            <w:tabs>
              <w:tab w:val="left" w:pos="1320"/>
              <w:tab w:val="right" w:leader="dot" w:pos="9016"/>
            </w:tabs>
            <w:spacing w:line="240" w:lineRule="auto"/>
            <w:rPr>
              <w:rFonts w:asciiTheme="minorHAnsi" w:hAnsiTheme="minorHAnsi" w:cstheme="minorBidi"/>
              <w:noProof/>
              <w:lang w:val="en-SG" w:eastAsia="zh-CN"/>
            </w:rPr>
          </w:pPr>
          <w:hyperlink w:anchor="_Toc119074641" w:history="1">
            <w:r w:rsidRPr="00C73638">
              <w:rPr>
                <w:rStyle w:val="Hyperlink"/>
                <w:noProof/>
              </w:rPr>
              <w:t>1.1.2</w:t>
            </w:r>
            <w:r>
              <w:rPr>
                <w:rFonts w:asciiTheme="minorHAnsi" w:hAnsiTheme="minorHAnsi" w:cstheme="minorBidi"/>
                <w:noProof/>
                <w:lang w:val="en-SG" w:eastAsia="zh-CN"/>
              </w:rPr>
              <w:t xml:space="preserve"> </w:t>
            </w:r>
            <w:r w:rsidRPr="00C73638">
              <w:rPr>
                <w:rStyle w:val="Hyperlink"/>
                <w:noProof/>
              </w:rPr>
              <w:t>Leap Motion</w:t>
            </w:r>
            <w:r>
              <w:rPr>
                <w:noProof/>
                <w:webHidden/>
              </w:rPr>
              <w:tab/>
            </w:r>
            <w:r>
              <w:rPr>
                <w:noProof/>
                <w:webHidden/>
              </w:rPr>
              <w:fldChar w:fldCharType="begin"/>
            </w:r>
            <w:r>
              <w:rPr>
                <w:noProof/>
                <w:webHidden/>
              </w:rPr>
              <w:instrText xml:space="preserve"> PAGEREF _Toc119074641 \h </w:instrText>
            </w:r>
            <w:r>
              <w:rPr>
                <w:noProof/>
                <w:webHidden/>
              </w:rPr>
            </w:r>
            <w:r>
              <w:rPr>
                <w:noProof/>
                <w:webHidden/>
              </w:rPr>
              <w:fldChar w:fldCharType="separate"/>
            </w:r>
            <w:r>
              <w:rPr>
                <w:noProof/>
                <w:webHidden/>
              </w:rPr>
              <w:t>6</w:t>
            </w:r>
            <w:r>
              <w:rPr>
                <w:noProof/>
                <w:webHidden/>
              </w:rPr>
              <w:fldChar w:fldCharType="end"/>
            </w:r>
          </w:hyperlink>
        </w:p>
        <w:p w14:paraId="4E4FEA3B" w14:textId="2A10A521"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42" w:history="1">
            <w:r w:rsidRPr="00C73638">
              <w:rPr>
                <w:rStyle w:val="Hyperlink"/>
                <w:noProof/>
              </w:rPr>
              <w:t>1.2</w:t>
            </w:r>
            <w:r>
              <w:rPr>
                <w:rFonts w:asciiTheme="minorHAnsi" w:hAnsiTheme="minorHAnsi" w:cstheme="minorBidi"/>
                <w:noProof/>
                <w:lang w:val="en-SG" w:eastAsia="zh-CN"/>
              </w:rPr>
              <w:t xml:space="preserve"> </w:t>
            </w:r>
            <w:r w:rsidRPr="00C73638">
              <w:rPr>
                <w:rStyle w:val="Hyperlink"/>
                <w:noProof/>
              </w:rPr>
              <w:t>Problem</w:t>
            </w:r>
            <w:r>
              <w:rPr>
                <w:noProof/>
                <w:webHidden/>
              </w:rPr>
              <w:tab/>
            </w:r>
            <w:r>
              <w:rPr>
                <w:noProof/>
                <w:webHidden/>
              </w:rPr>
              <w:fldChar w:fldCharType="begin"/>
            </w:r>
            <w:r>
              <w:rPr>
                <w:noProof/>
                <w:webHidden/>
              </w:rPr>
              <w:instrText xml:space="preserve"> PAGEREF _Toc119074642 \h </w:instrText>
            </w:r>
            <w:r>
              <w:rPr>
                <w:noProof/>
                <w:webHidden/>
              </w:rPr>
            </w:r>
            <w:r>
              <w:rPr>
                <w:noProof/>
                <w:webHidden/>
              </w:rPr>
              <w:fldChar w:fldCharType="separate"/>
            </w:r>
            <w:r>
              <w:rPr>
                <w:noProof/>
                <w:webHidden/>
              </w:rPr>
              <w:t>7</w:t>
            </w:r>
            <w:r>
              <w:rPr>
                <w:noProof/>
                <w:webHidden/>
              </w:rPr>
              <w:fldChar w:fldCharType="end"/>
            </w:r>
          </w:hyperlink>
        </w:p>
        <w:p w14:paraId="6AD9ABDA" w14:textId="7D8BA682" w:rsidR="007A7A3E" w:rsidRDefault="007A7A3E" w:rsidP="007A7A3E">
          <w:pPr>
            <w:pStyle w:val="TOC1"/>
            <w:spacing w:line="240" w:lineRule="auto"/>
            <w:rPr>
              <w:rFonts w:asciiTheme="minorHAnsi" w:hAnsiTheme="minorHAnsi" w:cstheme="minorBidi"/>
              <w:noProof/>
            </w:rPr>
          </w:pPr>
          <w:hyperlink w:anchor="_Toc119074643" w:history="1">
            <w:r w:rsidRPr="00C73638">
              <w:rPr>
                <w:rStyle w:val="Hyperlink"/>
                <w:noProof/>
              </w:rPr>
              <w:t>2.</w:t>
            </w:r>
            <w:r>
              <w:rPr>
                <w:rFonts w:asciiTheme="minorHAnsi" w:hAnsiTheme="minorHAnsi" w:cstheme="minorBidi"/>
                <w:noProof/>
              </w:rPr>
              <w:t xml:space="preserve"> </w:t>
            </w:r>
            <w:r w:rsidRPr="00C73638">
              <w:rPr>
                <w:rStyle w:val="Hyperlink"/>
                <w:noProof/>
              </w:rPr>
              <w:t>Existing Approach (Literature Review)</w:t>
            </w:r>
            <w:r>
              <w:rPr>
                <w:noProof/>
                <w:webHidden/>
              </w:rPr>
              <w:tab/>
            </w:r>
            <w:r>
              <w:rPr>
                <w:noProof/>
                <w:webHidden/>
              </w:rPr>
              <w:fldChar w:fldCharType="begin"/>
            </w:r>
            <w:r>
              <w:rPr>
                <w:noProof/>
                <w:webHidden/>
              </w:rPr>
              <w:instrText xml:space="preserve"> PAGEREF _Toc119074643 \h </w:instrText>
            </w:r>
            <w:r>
              <w:rPr>
                <w:noProof/>
                <w:webHidden/>
              </w:rPr>
            </w:r>
            <w:r>
              <w:rPr>
                <w:noProof/>
                <w:webHidden/>
              </w:rPr>
              <w:fldChar w:fldCharType="separate"/>
            </w:r>
            <w:r>
              <w:rPr>
                <w:noProof/>
                <w:webHidden/>
              </w:rPr>
              <w:t>8</w:t>
            </w:r>
            <w:r>
              <w:rPr>
                <w:noProof/>
                <w:webHidden/>
              </w:rPr>
              <w:fldChar w:fldCharType="end"/>
            </w:r>
          </w:hyperlink>
        </w:p>
        <w:p w14:paraId="3BA2C2E8" w14:textId="4CE6C393" w:rsidR="007A7A3E" w:rsidRDefault="007A7A3E" w:rsidP="007A7A3E">
          <w:pPr>
            <w:pStyle w:val="TOC1"/>
            <w:spacing w:line="240" w:lineRule="auto"/>
            <w:rPr>
              <w:rFonts w:asciiTheme="minorHAnsi" w:hAnsiTheme="minorHAnsi" w:cstheme="minorBidi"/>
              <w:noProof/>
            </w:rPr>
          </w:pPr>
          <w:hyperlink w:anchor="_Toc119074644" w:history="1">
            <w:r w:rsidRPr="00C73638">
              <w:rPr>
                <w:rStyle w:val="Hyperlink"/>
                <w:noProof/>
              </w:rPr>
              <w:t>3.</w:t>
            </w:r>
            <w:r>
              <w:rPr>
                <w:rFonts w:asciiTheme="minorHAnsi" w:hAnsiTheme="minorHAnsi" w:cstheme="minorBidi"/>
                <w:noProof/>
              </w:rPr>
              <w:t xml:space="preserve"> </w:t>
            </w:r>
            <w:r w:rsidRPr="00C73638">
              <w:rPr>
                <w:rStyle w:val="Hyperlink"/>
                <w:noProof/>
              </w:rPr>
              <w:t>Research Hypothesis</w:t>
            </w:r>
            <w:r>
              <w:rPr>
                <w:noProof/>
                <w:webHidden/>
              </w:rPr>
              <w:tab/>
            </w:r>
            <w:r>
              <w:rPr>
                <w:noProof/>
                <w:webHidden/>
              </w:rPr>
              <w:fldChar w:fldCharType="begin"/>
            </w:r>
            <w:r>
              <w:rPr>
                <w:noProof/>
                <w:webHidden/>
              </w:rPr>
              <w:instrText xml:space="preserve"> PAGEREF _Toc119074644 \h </w:instrText>
            </w:r>
            <w:r>
              <w:rPr>
                <w:noProof/>
                <w:webHidden/>
              </w:rPr>
            </w:r>
            <w:r>
              <w:rPr>
                <w:noProof/>
                <w:webHidden/>
              </w:rPr>
              <w:fldChar w:fldCharType="separate"/>
            </w:r>
            <w:r>
              <w:rPr>
                <w:noProof/>
                <w:webHidden/>
              </w:rPr>
              <w:t>9</w:t>
            </w:r>
            <w:r>
              <w:rPr>
                <w:noProof/>
                <w:webHidden/>
              </w:rPr>
              <w:fldChar w:fldCharType="end"/>
            </w:r>
          </w:hyperlink>
        </w:p>
        <w:p w14:paraId="6E1C09BB" w14:textId="60A9F00E"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45" w:history="1">
            <w:r w:rsidRPr="00C73638">
              <w:rPr>
                <w:rStyle w:val="Hyperlink"/>
                <w:noProof/>
              </w:rPr>
              <w:t>3.1</w:t>
            </w:r>
            <w:r>
              <w:rPr>
                <w:rFonts w:asciiTheme="minorHAnsi" w:hAnsiTheme="minorHAnsi" w:cstheme="minorBidi"/>
                <w:noProof/>
                <w:lang w:val="en-SG" w:eastAsia="zh-CN"/>
              </w:rPr>
              <w:t xml:space="preserve"> </w:t>
            </w:r>
            <w:r w:rsidRPr="00C73638">
              <w:rPr>
                <w:rStyle w:val="Hyperlink"/>
                <w:noProof/>
              </w:rPr>
              <w:t>Purpose</w:t>
            </w:r>
            <w:r>
              <w:rPr>
                <w:noProof/>
                <w:webHidden/>
              </w:rPr>
              <w:tab/>
            </w:r>
            <w:r>
              <w:rPr>
                <w:noProof/>
                <w:webHidden/>
              </w:rPr>
              <w:fldChar w:fldCharType="begin"/>
            </w:r>
            <w:r>
              <w:rPr>
                <w:noProof/>
                <w:webHidden/>
              </w:rPr>
              <w:instrText xml:space="preserve"> PAGEREF _Toc119074645 \h </w:instrText>
            </w:r>
            <w:r>
              <w:rPr>
                <w:noProof/>
                <w:webHidden/>
              </w:rPr>
            </w:r>
            <w:r>
              <w:rPr>
                <w:noProof/>
                <w:webHidden/>
              </w:rPr>
              <w:fldChar w:fldCharType="separate"/>
            </w:r>
            <w:r>
              <w:rPr>
                <w:noProof/>
                <w:webHidden/>
              </w:rPr>
              <w:t>9</w:t>
            </w:r>
            <w:r>
              <w:rPr>
                <w:noProof/>
                <w:webHidden/>
              </w:rPr>
              <w:fldChar w:fldCharType="end"/>
            </w:r>
          </w:hyperlink>
        </w:p>
        <w:p w14:paraId="44AE47C4" w14:textId="0FE1A7EE" w:rsidR="007A7A3E" w:rsidRDefault="007A7A3E" w:rsidP="007A7A3E">
          <w:pPr>
            <w:pStyle w:val="TOC2"/>
            <w:tabs>
              <w:tab w:val="right" w:leader="dot" w:pos="9016"/>
            </w:tabs>
            <w:spacing w:line="240" w:lineRule="auto"/>
            <w:rPr>
              <w:rFonts w:asciiTheme="minorHAnsi" w:hAnsiTheme="minorHAnsi" w:cstheme="minorBidi"/>
              <w:noProof/>
              <w:lang w:val="en-SG" w:eastAsia="zh-CN"/>
            </w:rPr>
          </w:pPr>
          <w:hyperlink w:anchor="_Toc119074646" w:history="1">
            <w:r w:rsidRPr="00C73638">
              <w:rPr>
                <w:rStyle w:val="Hyperlink"/>
                <w:noProof/>
              </w:rPr>
              <w:t>3.2 Scope</w:t>
            </w:r>
            <w:r>
              <w:rPr>
                <w:noProof/>
                <w:webHidden/>
              </w:rPr>
              <w:tab/>
            </w:r>
            <w:r>
              <w:rPr>
                <w:noProof/>
                <w:webHidden/>
              </w:rPr>
              <w:fldChar w:fldCharType="begin"/>
            </w:r>
            <w:r>
              <w:rPr>
                <w:noProof/>
                <w:webHidden/>
              </w:rPr>
              <w:instrText xml:space="preserve"> PAGEREF _Toc119074646 \h </w:instrText>
            </w:r>
            <w:r>
              <w:rPr>
                <w:noProof/>
                <w:webHidden/>
              </w:rPr>
            </w:r>
            <w:r>
              <w:rPr>
                <w:noProof/>
                <w:webHidden/>
              </w:rPr>
              <w:fldChar w:fldCharType="separate"/>
            </w:r>
            <w:r>
              <w:rPr>
                <w:noProof/>
                <w:webHidden/>
              </w:rPr>
              <w:t>9</w:t>
            </w:r>
            <w:r>
              <w:rPr>
                <w:noProof/>
                <w:webHidden/>
              </w:rPr>
              <w:fldChar w:fldCharType="end"/>
            </w:r>
          </w:hyperlink>
        </w:p>
        <w:p w14:paraId="6D03F55B" w14:textId="16524B4D" w:rsidR="007A7A3E" w:rsidRDefault="007A7A3E" w:rsidP="007A7A3E">
          <w:pPr>
            <w:pStyle w:val="TOC1"/>
            <w:spacing w:line="240" w:lineRule="auto"/>
            <w:rPr>
              <w:rFonts w:asciiTheme="minorHAnsi" w:hAnsiTheme="minorHAnsi" w:cstheme="minorBidi"/>
              <w:noProof/>
            </w:rPr>
          </w:pPr>
          <w:hyperlink w:anchor="_Toc119074647" w:history="1">
            <w:r w:rsidRPr="00C73638">
              <w:rPr>
                <w:rStyle w:val="Hyperlink"/>
                <w:noProof/>
              </w:rPr>
              <w:t>4.</w:t>
            </w:r>
            <w:r>
              <w:rPr>
                <w:rFonts w:asciiTheme="minorHAnsi" w:hAnsiTheme="minorHAnsi" w:cstheme="minorBidi"/>
                <w:noProof/>
              </w:rPr>
              <w:t xml:space="preserve"> </w:t>
            </w:r>
            <w:r w:rsidRPr="00C73638">
              <w:rPr>
                <w:rStyle w:val="Hyperlink"/>
                <w:noProof/>
              </w:rPr>
              <w:t>Research and development plan</w:t>
            </w:r>
            <w:r>
              <w:rPr>
                <w:noProof/>
                <w:webHidden/>
              </w:rPr>
              <w:tab/>
            </w:r>
            <w:r>
              <w:rPr>
                <w:noProof/>
                <w:webHidden/>
              </w:rPr>
              <w:fldChar w:fldCharType="begin"/>
            </w:r>
            <w:r>
              <w:rPr>
                <w:noProof/>
                <w:webHidden/>
              </w:rPr>
              <w:instrText xml:space="preserve"> PAGEREF _Toc119074647 \h </w:instrText>
            </w:r>
            <w:r>
              <w:rPr>
                <w:noProof/>
                <w:webHidden/>
              </w:rPr>
            </w:r>
            <w:r>
              <w:rPr>
                <w:noProof/>
                <w:webHidden/>
              </w:rPr>
              <w:fldChar w:fldCharType="separate"/>
            </w:r>
            <w:r>
              <w:rPr>
                <w:noProof/>
                <w:webHidden/>
              </w:rPr>
              <w:t>10</w:t>
            </w:r>
            <w:r>
              <w:rPr>
                <w:noProof/>
                <w:webHidden/>
              </w:rPr>
              <w:fldChar w:fldCharType="end"/>
            </w:r>
          </w:hyperlink>
        </w:p>
        <w:p w14:paraId="4BE88504" w14:textId="256FD803" w:rsidR="007A7A3E" w:rsidRDefault="007A7A3E" w:rsidP="007A7A3E">
          <w:pPr>
            <w:pStyle w:val="TOC2"/>
            <w:tabs>
              <w:tab w:val="right" w:leader="dot" w:pos="9016"/>
            </w:tabs>
            <w:spacing w:line="240" w:lineRule="auto"/>
            <w:rPr>
              <w:rFonts w:asciiTheme="minorHAnsi" w:hAnsiTheme="minorHAnsi" w:cstheme="minorBidi"/>
              <w:noProof/>
              <w:lang w:val="en-SG" w:eastAsia="zh-CN"/>
            </w:rPr>
          </w:pPr>
          <w:hyperlink w:anchor="_Toc119074648" w:history="1">
            <w:r w:rsidRPr="00C73638">
              <w:rPr>
                <w:rStyle w:val="Hyperlink"/>
                <w:noProof/>
              </w:rPr>
              <w:t>4.1 Gemini</w:t>
            </w:r>
            <w:r>
              <w:rPr>
                <w:noProof/>
                <w:webHidden/>
              </w:rPr>
              <w:tab/>
            </w:r>
            <w:r>
              <w:rPr>
                <w:noProof/>
                <w:webHidden/>
              </w:rPr>
              <w:fldChar w:fldCharType="begin"/>
            </w:r>
            <w:r>
              <w:rPr>
                <w:noProof/>
                <w:webHidden/>
              </w:rPr>
              <w:instrText xml:space="preserve"> PAGEREF _Toc119074648 \h </w:instrText>
            </w:r>
            <w:r>
              <w:rPr>
                <w:noProof/>
                <w:webHidden/>
              </w:rPr>
            </w:r>
            <w:r>
              <w:rPr>
                <w:noProof/>
                <w:webHidden/>
              </w:rPr>
              <w:fldChar w:fldCharType="separate"/>
            </w:r>
            <w:r>
              <w:rPr>
                <w:noProof/>
                <w:webHidden/>
              </w:rPr>
              <w:t>10</w:t>
            </w:r>
            <w:r>
              <w:rPr>
                <w:noProof/>
                <w:webHidden/>
              </w:rPr>
              <w:fldChar w:fldCharType="end"/>
            </w:r>
          </w:hyperlink>
        </w:p>
        <w:p w14:paraId="3243C617" w14:textId="6C45DDBF" w:rsidR="007A7A3E" w:rsidRDefault="007A7A3E" w:rsidP="007A7A3E">
          <w:pPr>
            <w:pStyle w:val="TOC2"/>
            <w:tabs>
              <w:tab w:val="right" w:leader="dot" w:pos="9016"/>
            </w:tabs>
            <w:spacing w:line="240" w:lineRule="auto"/>
            <w:rPr>
              <w:rFonts w:asciiTheme="minorHAnsi" w:hAnsiTheme="minorHAnsi" w:cstheme="minorBidi"/>
              <w:noProof/>
              <w:lang w:val="en-SG" w:eastAsia="zh-CN"/>
            </w:rPr>
          </w:pPr>
          <w:hyperlink w:anchor="_Toc119074649" w:history="1">
            <w:r w:rsidRPr="00C73638">
              <w:rPr>
                <w:rStyle w:val="Hyperlink"/>
                <w:noProof/>
              </w:rPr>
              <w:t>4.2 Unity</w:t>
            </w:r>
            <w:r>
              <w:rPr>
                <w:noProof/>
                <w:webHidden/>
              </w:rPr>
              <w:tab/>
            </w:r>
            <w:r>
              <w:rPr>
                <w:noProof/>
                <w:webHidden/>
              </w:rPr>
              <w:fldChar w:fldCharType="begin"/>
            </w:r>
            <w:r>
              <w:rPr>
                <w:noProof/>
                <w:webHidden/>
              </w:rPr>
              <w:instrText xml:space="preserve"> PAGEREF _Toc119074649 \h </w:instrText>
            </w:r>
            <w:r>
              <w:rPr>
                <w:noProof/>
                <w:webHidden/>
              </w:rPr>
            </w:r>
            <w:r>
              <w:rPr>
                <w:noProof/>
                <w:webHidden/>
              </w:rPr>
              <w:fldChar w:fldCharType="separate"/>
            </w:r>
            <w:r>
              <w:rPr>
                <w:noProof/>
                <w:webHidden/>
              </w:rPr>
              <w:t>10</w:t>
            </w:r>
            <w:r>
              <w:rPr>
                <w:noProof/>
                <w:webHidden/>
              </w:rPr>
              <w:fldChar w:fldCharType="end"/>
            </w:r>
          </w:hyperlink>
        </w:p>
        <w:p w14:paraId="6D133FD0" w14:textId="1E232946"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50" w:history="1">
            <w:r w:rsidRPr="00C73638">
              <w:rPr>
                <w:rStyle w:val="Hyperlink"/>
                <w:noProof/>
              </w:rPr>
              <w:t>4.2.1 Unity’s Audio Function</w:t>
            </w:r>
            <w:r>
              <w:rPr>
                <w:noProof/>
                <w:webHidden/>
              </w:rPr>
              <w:tab/>
            </w:r>
            <w:r>
              <w:rPr>
                <w:noProof/>
                <w:webHidden/>
              </w:rPr>
              <w:fldChar w:fldCharType="begin"/>
            </w:r>
            <w:r>
              <w:rPr>
                <w:noProof/>
                <w:webHidden/>
              </w:rPr>
              <w:instrText xml:space="preserve"> PAGEREF _Toc119074650 \h </w:instrText>
            </w:r>
            <w:r>
              <w:rPr>
                <w:noProof/>
                <w:webHidden/>
              </w:rPr>
            </w:r>
            <w:r>
              <w:rPr>
                <w:noProof/>
                <w:webHidden/>
              </w:rPr>
              <w:fldChar w:fldCharType="separate"/>
            </w:r>
            <w:r>
              <w:rPr>
                <w:noProof/>
                <w:webHidden/>
              </w:rPr>
              <w:t>11</w:t>
            </w:r>
            <w:r>
              <w:rPr>
                <w:noProof/>
                <w:webHidden/>
              </w:rPr>
              <w:fldChar w:fldCharType="end"/>
            </w:r>
          </w:hyperlink>
        </w:p>
        <w:p w14:paraId="1683F824" w14:textId="3CE1F2CB" w:rsidR="007A7A3E" w:rsidRDefault="007A7A3E" w:rsidP="007A7A3E">
          <w:pPr>
            <w:pStyle w:val="TOC2"/>
            <w:tabs>
              <w:tab w:val="right" w:leader="dot" w:pos="9016"/>
            </w:tabs>
            <w:spacing w:line="240" w:lineRule="auto"/>
            <w:rPr>
              <w:rFonts w:asciiTheme="minorHAnsi" w:hAnsiTheme="minorHAnsi" w:cstheme="minorBidi"/>
              <w:noProof/>
              <w:lang w:val="en-SG" w:eastAsia="zh-CN"/>
            </w:rPr>
          </w:pPr>
          <w:hyperlink w:anchor="_Toc119074651" w:history="1">
            <w:r w:rsidRPr="00C73638">
              <w:rPr>
                <w:rStyle w:val="Hyperlink"/>
                <w:noProof/>
              </w:rPr>
              <w:t>4.3 Csound Unity</w:t>
            </w:r>
            <w:r>
              <w:rPr>
                <w:noProof/>
                <w:webHidden/>
              </w:rPr>
              <w:tab/>
            </w:r>
            <w:r>
              <w:rPr>
                <w:noProof/>
                <w:webHidden/>
              </w:rPr>
              <w:fldChar w:fldCharType="begin"/>
            </w:r>
            <w:r>
              <w:rPr>
                <w:noProof/>
                <w:webHidden/>
              </w:rPr>
              <w:instrText xml:space="preserve"> PAGEREF _Toc119074651 \h </w:instrText>
            </w:r>
            <w:r>
              <w:rPr>
                <w:noProof/>
                <w:webHidden/>
              </w:rPr>
            </w:r>
            <w:r>
              <w:rPr>
                <w:noProof/>
                <w:webHidden/>
              </w:rPr>
              <w:fldChar w:fldCharType="separate"/>
            </w:r>
            <w:r>
              <w:rPr>
                <w:noProof/>
                <w:webHidden/>
              </w:rPr>
              <w:t>12</w:t>
            </w:r>
            <w:r>
              <w:rPr>
                <w:noProof/>
                <w:webHidden/>
              </w:rPr>
              <w:fldChar w:fldCharType="end"/>
            </w:r>
          </w:hyperlink>
        </w:p>
        <w:p w14:paraId="5FD32E01" w14:textId="185FC3B7"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52" w:history="1">
            <w:r w:rsidRPr="00C73638">
              <w:rPr>
                <w:rStyle w:val="Hyperlink"/>
                <w:noProof/>
              </w:rPr>
              <w:t>4.3.1 Csound Syntax</w:t>
            </w:r>
            <w:r>
              <w:rPr>
                <w:noProof/>
                <w:webHidden/>
              </w:rPr>
              <w:tab/>
            </w:r>
            <w:r>
              <w:rPr>
                <w:noProof/>
                <w:webHidden/>
              </w:rPr>
              <w:fldChar w:fldCharType="begin"/>
            </w:r>
            <w:r>
              <w:rPr>
                <w:noProof/>
                <w:webHidden/>
              </w:rPr>
              <w:instrText xml:space="preserve"> PAGEREF _Toc119074652 \h </w:instrText>
            </w:r>
            <w:r>
              <w:rPr>
                <w:noProof/>
                <w:webHidden/>
              </w:rPr>
            </w:r>
            <w:r>
              <w:rPr>
                <w:noProof/>
                <w:webHidden/>
              </w:rPr>
              <w:fldChar w:fldCharType="separate"/>
            </w:r>
            <w:r>
              <w:rPr>
                <w:noProof/>
                <w:webHidden/>
              </w:rPr>
              <w:t>12</w:t>
            </w:r>
            <w:r>
              <w:rPr>
                <w:noProof/>
                <w:webHidden/>
              </w:rPr>
              <w:fldChar w:fldCharType="end"/>
            </w:r>
          </w:hyperlink>
        </w:p>
        <w:p w14:paraId="4398CDA8" w14:textId="09850E0E" w:rsidR="007A7A3E" w:rsidRDefault="007A7A3E" w:rsidP="007A7A3E">
          <w:pPr>
            <w:pStyle w:val="TOC2"/>
            <w:tabs>
              <w:tab w:val="right" w:leader="dot" w:pos="9016"/>
            </w:tabs>
            <w:spacing w:line="240" w:lineRule="auto"/>
            <w:rPr>
              <w:rFonts w:asciiTheme="minorHAnsi" w:hAnsiTheme="minorHAnsi" w:cstheme="minorBidi"/>
              <w:noProof/>
              <w:lang w:val="en-SG" w:eastAsia="zh-CN"/>
            </w:rPr>
          </w:pPr>
          <w:hyperlink w:anchor="_Toc119074653" w:history="1">
            <w:r w:rsidRPr="00C73638">
              <w:rPr>
                <w:rStyle w:val="Hyperlink"/>
                <w:noProof/>
              </w:rPr>
              <w:t>4.3.2 Implement Csound with Unity</w:t>
            </w:r>
            <w:r>
              <w:rPr>
                <w:noProof/>
                <w:webHidden/>
              </w:rPr>
              <w:tab/>
            </w:r>
            <w:r>
              <w:rPr>
                <w:noProof/>
                <w:webHidden/>
              </w:rPr>
              <w:fldChar w:fldCharType="begin"/>
            </w:r>
            <w:r>
              <w:rPr>
                <w:noProof/>
                <w:webHidden/>
              </w:rPr>
              <w:instrText xml:space="preserve"> PAGEREF _Toc119074653 \h </w:instrText>
            </w:r>
            <w:r>
              <w:rPr>
                <w:noProof/>
                <w:webHidden/>
              </w:rPr>
            </w:r>
            <w:r>
              <w:rPr>
                <w:noProof/>
                <w:webHidden/>
              </w:rPr>
              <w:fldChar w:fldCharType="separate"/>
            </w:r>
            <w:r>
              <w:rPr>
                <w:noProof/>
                <w:webHidden/>
              </w:rPr>
              <w:t>13</w:t>
            </w:r>
            <w:r>
              <w:rPr>
                <w:noProof/>
                <w:webHidden/>
              </w:rPr>
              <w:fldChar w:fldCharType="end"/>
            </w:r>
          </w:hyperlink>
        </w:p>
        <w:p w14:paraId="58167215" w14:textId="4CF56B69" w:rsidR="007A7A3E" w:rsidRDefault="007A7A3E" w:rsidP="007A7A3E">
          <w:pPr>
            <w:pStyle w:val="TOC1"/>
            <w:spacing w:line="240" w:lineRule="auto"/>
            <w:rPr>
              <w:rFonts w:asciiTheme="minorHAnsi" w:hAnsiTheme="minorHAnsi" w:cstheme="minorBidi"/>
              <w:noProof/>
            </w:rPr>
          </w:pPr>
          <w:hyperlink w:anchor="_Toc119074654" w:history="1">
            <w:r w:rsidRPr="00C73638">
              <w:rPr>
                <w:rStyle w:val="Hyperlink"/>
                <w:noProof/>
              </w:rPr>
              <w:t>5.</w:t>
            </w:r>
            <w:r>
              <w:rPr>
                <w:rFonts w:asciiTheme="minorHAnsi" w:hAnsiTheme="minorHAnsi" w:cstheme="minorBidi"/>
                <w:noProof/>
              </w:rPr>
              <w:t xml:space="preserve"> </w:t>
            </w:r>
            <w:r w:rsidRPr="00C73638">
              <w:rPr>
                <w:rStyle w:val="Hyperlink"/>
                <w:noProof/>
              </w:rPr>
              <w:t>Design and Implementation</w:t>
            </w:r>
            <w:r>
              <w:rPr>
                <w:noProof/>
                <w:webHidden/>
              </w:rPr>
              <w:tab/>
            </w:r>
            <w:r>
              <w:rPr>
                <w:noProof/>
                <w:webHidden/>
              </w:rPr>
              <w:fldChar w:fldCharType="begin"/>
            </w:r>
            <w:r>
              <w:rPr>
                <w:noProof/>
                <w:webHidden/>
              </w:rPr>
              <w:instrText xml:space="preserve"> PAGEREF _Toc119074654 \h </w:instrText>
            </w:r>
            <w:r>
              <w:rPr>
                <w:noProof/>
                <w:webHidden/>
              </w:rPr>
            </w:r>
            <w:r>
              <w:rPr>
                <w:noProof/>
                <w:webHidden/>
              </w:rPr>
              <w:fldChar w:fldCharType="separate"/>
            </w:r>
            <w:r>
              <w:rPr>
                <w:noProof/>
                <w:webHidden/>
              </w:rPr>
              <w:t>14</w:t>
            </w:r>
            <w:r>
              <w:rPr>
                <w:noProof/>
                <w:webHidden/>
              </w:rPr>
              <w:fldChar w:fldCharType="end"/>
            </w:r>
          </w:hyperlink>
        </w:p>
        <w:p w14:paraId="7023777A" w14:textId="22F2C9C6"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55" w:history="1">
            <w:r w:rsidRPr="00C73638">
              <w:rPr>
                <w:rStyle w:val="Hyperlink"/>
                <w:noProof/>
              </w:rPr>
              <w:t>5.1</w:t>
            </w:r>
            <w:r>
              <w:rPr>
                <w:rFonts w:asciiTheme="minorHAnsi" w:hAnsiTheme="minorHAnsi" w:cstheme="minorBidi"/>
                <w:noProof/>
                <w:lang w:val="en-SG" w:eastAsia="zh-CN"/>
              </w:rPr>
              <w:t xml:space="preserve"> </w:t>
            </w:r>
            <w:r w:rsidRPr="00C73638">
              <w:rPr>
                <w:rStyle w:val="Hyperlink"/>
                <w:noProof/>
              </w:rPr>
              <w:t>Using Mouse to generate sound</w:t>
            </w:r>
            <w:r>
              <w:rPr>
                <w:noProof/>
                <w:webHidden/>
              </w:rPr>
              <w:tab/>
            </w:r>
            <w:r>
              <w:rPr>
                <w:noProof/>
                <w:webHidden/>
              </w:rPr>
              <w:fldChar w:fldCharType="begin"/>
            </w:r>
            <w:r>
              <w:rPr>
                <w:noProof/>
                <w:webHidden/>
              </w:rPr>
              <w:instrText xml:space="preserve"> PAGEREF _Toc119074655 \h </w:instrText>
            </w:r>
            <w:r>
              <w:rPr>
                <w:noProof/>
                <w:webHidden/>
              </w:rPr>
            </w:r>
            <w:r>
              <w:rPr>
                <w:noProof/>
                <w:webHidden/>
              </w:rPr>
              <w:fldChar w:fldCharType="separate"/>
            </w:r>
            <w:r>
              <w:rPr>
                <w:noProof/>
                <w:webHidden/>
              </w:rPr>
              <w:t>14</w:t>
            </w:r>
            <w:r>
              <w:rPr>
                <w:noProof/>
                <w:webHidden/>
              </w:rPr>
              <w:fldChar w:fldCharType="end"/>
            </w:r>
          </w:hyperlink>
        </w:p>
        <w:p w14:paraId="1BAB7A16" w14:textId="5AC99C78"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56" w:history="1">
            <w:r w:rsidRPr="00C73638">
              <w:rPr>
                <w:rStyle w:val="Hyperlink"/>
                <w:noProof/>
              </w:rPr>
              <w:t>5.1.1 Mouse Input</w:t>
            </w:r>
            <w:r>
              <w:rPr>
                <w:noProof/>
                <w:webHidden/>
              </w:rPr>
              <w:tab/>
            </w:r>
            <w:r>
              <w:rPr>
                <w:noProof/>
                <w:webHidden/>
              </w:rPr>
              <w:fldChar w:fldCharType="begin"/>
            </w:r>
            <w:r>
              <w:rPr>
                <w:noProof/>
                <w:webHidden/>
              </w:rPr>
              <w:instrText xml:space="preserve"> PAGEREF _Toc119074656 \h </w:instrText>
            </w:r>
            <w:r>
              <w:rPr>
                <w:noProof/>
                <w:webHidden/>
              </w:rPr>
            </w:r>
            <w:r>
              <w:rPr>
                <w:noProof/>
                <w:webHidden/>
              </w:rPr>
              <w:fldChar w:fldCharType="separate"/>
            </w:r>
            <w:r>
              <w:rPr>
                <w:noProof/>
                <w:webHidden/>
              </w:rPr>
              <w:t>14</w:t>
            </w:r>
            <w:r>
              <w:rPr>
                <w:noProof/>
                <w:webHidden/>
              </w:rPr>
              <w:fldChar w:fldCharType="end"/>
            </w:r>
          </w:hyperlink>
        </w:p>
        <w:p w14:paraId="1C774DB9" w14:textId="76F3C4B5"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57" w:history="1">
            <w:r w:rsidRPr="00C73638">
              <w:rPr>
                <w:rStyle w:val="Hyperlink"/>
                <w:noProof/>
              </w:rPr>
              <w:t>5.1.2 Frequency Control</w:t>
            </w:r>
            <w:r>
              <w:rPr>
                <w:noProof/>
                <w:webHidden/>
              </w:rPr>
              <w:tab/>
            </w:r>
            <w:r>
              <w:rPr>
                <w:noProof/>
                <w:webHidden/>
              </w:rPr>
              <w:fldChar w:fldCharType="begin"/>
            </w:r>
            <w:r>
              <w:rPr>
                <w:noProof/>
                <w:webHidden/>
              </w:rPr>
              <w:instrText xml:space="preserve"> PAGEREF _Toc119074657 \h </w:instrText>
            </w:r>
            <w:r>
              <w:rPr>
                <w:noProof/>
                <w:webHidden/>
              </w:rPr>
            </w:r>
            <w:r>
              <w:rPr>
                <w:noProof/>
                <w:webHidden/>
              </w:rPr>
              <w:fldChar w:fldCharType="separate"/>
            </w:r>
            <w:r>
              <w:rPr>
                <w:noProof/>
                <w:webHidden/>
              </w:rPr>
              <w:t>14</w:t>
            </w:r>
            <w:r>
              <w:rPr>
                <w:noProof/>
                <w:webHidden/>
              </w:rPr>
              <w:fldChar w:fldCharType="end"/>
            </w:r>
          </w:hyperlink>
        </w:p>
        <w:p w14:paraId="27ED80BC" w14:textId="16742F82"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58" w:history="1">
            <w:r w:rsidRPr="00C73638">
              <w:rPr>
                <w:rStyle w:val="Hyperlink"/>
                <w:noProof/>
              </w:rPr>
              <w:t>5.1.3 Amplitude Control</w:t>
            </w:r>
            <w:r>
              <w:rPr>
                <w:noProof/>
                <w:webHidden/>
              </w:rPr>
              <w:tab/>
            </w:r>
            <w:r>
              <w:rPr>
                <w:noProof/>
                <w:webHidden/>
              </w:rPr>
              <w:fldChar w:fldCharType="begin"/>
            </w:r>
            <w:r>
              <w:rPr>
                <w:noProof/>
                <w:webHidden/>
              </w:rPr>
              <w:instrText xml:space="preserve"> PAGEREF _Toc119074658 \h </w:instrText>
            </w:r>
            <w:r>
              <w:rPr>
                <w:noProof/>
                <w:webHidden/>
              </w:rPr>
            </w:r>
            <w:r>
              <w:rPr>
                <w:noProof/>
                <w:webHidden/>
              </w:rPr>
              <w:fldChar w:fldCharType="separate"/>
            </w:r>
            <w:r>
              <w:rPr>
                <w:noProof/>
                <w:webHidden/>
              </w:rPr>
              <w:t>15</w:t>
            </w:r>
            <w:r>
              <w:rPr>
                <w:noProof/>
                <w:webHidden/>
              </w:rPr>
              <w:fldChar w:fldCharType="end"/>
            </w:r>
          </w:hyperlink>
        </w:p>
        <w:p w14:paraId="5D706D8F" w14:textId="3B56A618"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59" w:history="1">
            <w:r w:rsidRPr="00C73638">
              <w:rPr>
                <w:rStyle w:val="Hyperlink"/>
                <w:noProof/>
              </w:rPr>
              <w:t>5.1.4 Generate Sound using OnAudioFilterRead</w:t>
            </w:r>
            <w:r>
              <w:rPr>
                <w:noProof/>
                <w:webHidden/>
              </w:rPr>
              <w:tab/>
            </w:r>
            <w:r>
              <w:rPr>
                <w:noProof/>
                <w:webHidden/>
              </w:rPr>
              <w:fldChar w:fldCharType="begin"/>
            </w:r>
            <w:r>
              <w:rPr>
                <w:noProof/>
                <w:webHidden/>
              </w:rPr>
              <w:instrText xml:space="preserve"> PAGEREF _Toc119074659 \h </w:instrText>
            </w:r>
            <w:r>
              <w:rPr>
                <w:noProof/>
                <w:webHidden/>
              </w:rPr>
            </w:r>
            <w:r>
              <w:rPr>
                <w:noProof/>
                <w:webHidden/>
              </w:rPr>
              <w:fldChar w:fldCharType="separate"/>
            </w:r>
            <w:r>
              <w:rPr>
                <w:noProof/>
                <w:webHidden/>
              </w:rPr>
              <w:t>15</w:t>
            </w:r>
            <w:r>
              <w:rPr>
                <w:noProof/>
                <w:webHidden/>
              </w:rPr>
              <w:fldChar w:fldCharType="end"/>
            </w:r>
          </w:hyperlink>
        </w:p>
        <w:p w14:paraId="3D27E8CE" w14:textId="6DE40A4F"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60" w:history="1">
            <w:r w:rsidRPr="00C73638">
              <w:rPr>
                <w:rStyle w:val="Hyperlink"/>
                <w:noProof/>
              </w:rPr>
              <w:t>5.2</w:t>
            </w:r>
            <w:r>
              <w:rPr>
                <w:rFonts w:asciiTheme="minorHAnsi" w:hAnsiTheme="minorHAnsi" w:cstheme="minorBidi"/>
                <w:noProof/>
                <w:lang w:val="en-SG" w:eastAsia="zh-CN"/>
              </w:rPr>
              <w:t xml:space="preserve"> </w:t>
            </w:r>
            <w:r w:rsidRPr="00C73638">
              <w:rPr>
                <w:rStyle w:val="Hyperlink"/>
                <w:noProof/>
              </w:rPr>
              <w:t>Integrating the Leap Motion</w:t>
            </w:r>
            <w:r>
              <w:rPr>
                <w:noProof/>
                <w:webHidden/>
              </w:rPr>
              <w:tab/>
            </w:r>
            <w:r>
              <w:rPr>
                <w:noProof/>
                <w:webHidden/>
              </w:rPr>
              <w:fldChar w:fldCharType="begin"/>
            </w:r>
            <w:r>
              <w:rPr>
                <w:noProof/>
                <w:webHidden/>
              </w:rPr>
              <w:instrText xml:space="preserve"> PAGEREF _Toc119074660 \h </w:instrText>
            </w:r>
            <w:r>
              <w:rPr>
                <w:noProof/>
                <w:webHidden/>
              </w:rPr>
            </w:r>
            <w:r>
              <w:rPr>
                <w:noProof/>
                <w:webHidden/>
              </w:rPr>
              <w:fldChar w:fldCharType="separate"/>
            </w:r>
            <w:r>
              <w:rPr>
                <w:noProof/>
                <w:webHidden/>
              </w:rPr>
              <w:t>16</w:t>
            </w:r>
            <w:r>
              <w:rPr>
                <w:noProof/>
                <w:webHidden/>
              </w:rPr>
              <w:fldChar w:fldCharType="end"/>
            </w:r>
          </w:hyperlink>
        </w:p>
        <w:p w14:paraId="3F1B0938" w14:textId="4CD364AD"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61" w:history="1">
            <w:r w:rsidRPr="00C73638">
              <w:rPr>
                <w:rStyle w:val="Hyperlink"/>
                <w:noProof/>
              </w:rPr>
              <w:t>5.2.1 Leap Motion Input</w:t>
            </w:r>
            <w:r>
              <w:rPr>
                <w:noProof/>
                <w:webHidden/>
              </w:rPr>
              <w:tab/>
            </w:r>
            <w:r>
              <w:rPr>
                <w:noProof/>
                <w:webHidden/>
              </w:rPr>
              <w:fldChar w:fldCharType="begin"/>
            </w:r>
            <w:r>
              <w:rPr>
                <w:noProof/>
                <w:webHidden/>
              </w:rPr>
              <w:instrText xml:space="preserve"> PAGEREF _Toc119074661 \h </w:instrText>
            </w:r>
            <w:r>
              <w:rPr>
                <w:noProof/>
                <w:webHidden/>
              </w:rPr>
            </w:r>
            <w:r>
              <w:rPr>
                <w:noProof/>
                <w:webHidden/>
              </w:rPr>
              <w:fldChar w:fldCharType="separate"/>
            </w:r>
            <w:r>
              <w:rPr>
                <w:noProof/>
                <w:webHidden/>
              </w:rPr>
              <w:t>16</w:t>
            </w:r>
            <w:r>
              <w:rPr>
                <w:noProof/>
                <w:webHidden/>
              </w:rPr>
              <w:fldChar w:fldCharType="end"/>
            </w:r>
          </w:hyperlink>
        </w:p>
        <w:p w14:paraId="0B3D6FC8" w14:textId="6D5F5D8D"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62" w:history="1">
            <w:r w:rsidRPr="00C73638">
              <w:rPr>
                <w:rStyle w:val="Hyperlink"/>
                <w:noProof/>
              </w:rPr>
              <w:t>5.2.2 Mapping different frequencies based on hand position</w:t>
            </w:r>
            <w:r>
              <w:rPr>
                <w:noProof/>
                <w:webHidden/>
              </w:rPr>
              <w:tab/>
            </w:r>
            <w:r>
              <w:rPr>
                <w:noProof/>
                <w:webHidden/>
              </w:rPr>
              <w:fldChar w:fldCharType="begin"/>
            </w:r>
            <w:r>
              <w:rPr>
                <w:noProof/>
                <w:webHidden/>
              </w:rPr>
              <w:instrText xml:space="preserve"> PAGEREF _Toc119074662 \h </w:instrText>
            </w:r>
            <w:r>
              <w:rPr>
                <w:noProof/>
                <w:webHidden/>
              </w:rPr>
            </w:r>
            <w:r>
              <w:rPr>
                <w:noProof/>
                <w:webHidden/>
              </w:rPr>
              <w:fldChar w:fldCharType="separate"/>
            </w:r>
            <w:r>
              <w:rPr>
                <w:noProof/>
                <w:webHidden/>
              </w:rPr>
              <w:t>16</w:t>
            </w:r>
            <w:r>
              <w:rPr>
                <w:noProof/>
                <w:webHidden/>
              </w:rPr>
              <w:fldChar w:fldCharType="end"/>
            </w:r>
          </w:hyperlink>
        </w:p>
        <w:p w14:paraId="4EF5F53E" w14:textId="63D55E8A"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63" w:history="1">
            <w:r w:rsidRPr="00C73638">
              <w:rPr>
                <w:rStyle w:val="Hyperlink"/>
                <w:noProof/>
              </w:rPr>
              <w:t>5.2.3 Mapping amplitude based on hand position</w:t>
            </w:r>
            <w:r>
              <w:rPr>
                <w:noProof/>
                <w:webHidden/>
              </w:rPr>
              <w:tab/>
            </w:r>
            <w:r>
              <w:rPr>
                <w:noProof/>
                <w:webHidden/>
              </w:rPr>
              <w:fldChar w:fldCharType="begin"/>
            </w:r>
            <w:r>
              <w:rPr>
                <w:noProof/>
                <w:webHidden/>
              </w:rPr>
              <w:instrText xml:space="preserve"> PAGEREF _Toc119074663 \h </w:instrText>
            </w:r>
            <w:r>
              <w:rPr>
                <w:noProof/>
                <w:webHidden/>
              </w:rPr>
            </w:r>
            <w:r>
              <w:rPr>
                <w:noProof/>
                <w:webHidden/>
              </w:rPr>
              <w:fldChar w:fldCharType="separate"/>
            </w:r>
            <w:r>
              <w:rPr>
                <w:noProof/>
                <w:webHidden/>
              </w:rPr>
              <w:t>17</w:t>
            </w:r>
            <w:r>
              <w:rPr>
                <w:noProof/>
                <w:webHidden/>
              </w:rPr>
              <w:fldChar w:fldCharType="end"/>
            </w:r>
          </w:hyperlink>
        </w:p>
        <w:p w14:paraId="4CCE1E18" w14:textId="379E7EC2"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64" w:history="1">
            <w:r w:rsidRPr="00C73638">
              <w:rPr>
                <w:rStyle w:val="Hyperlink"/>
                <w:noProof/>
              </w:rPr>
              <w:t>5.3</w:t>
            </w:r>
            <w:r>
              <w:rPr>
                <w:rFonts w:asciiTheme="minorHAnsi" w:hAnsiTheme="minorHAnsi" w:cstheme="minorBidi"/>
                <w:noProof/>
                <w:lang w:val="en-SG" w:eastAsia="zh-CN"/>
              </w:rPr>
              <w:t xml:space="preserve"> </w:t>
            </w:r>
            <w:r w:rsidRPr="00C73638">
              <w:rPr>
                <w:rStyle w:val="Hyperlink"/>
                <w:noProof/>
              </w:rPr>
              <w:t>Playing different wave functions</w:t>
            </w:r>
            <w:r>
              <w:rPr>
                <w:noProof/>
                <w:webHidden/>
              </w:rPr>
              <w:tab/>
            </w:r>
            <w:r>
              <w:rPr>
                <w:noProof/>
                <w:webHidden/>
              </w:rPr>
              <w:fldChar w:fldCharType="begin"/>
            </w:r>
            <w:r>
              <w:rPr>
                <w:noProof/>
                <w:webHidden/>
              </w:rPr>
              <w:instrText xml:space="preserve"> PAGEREF _Toc119074664 \h </w:instrText>
            </w:r>
            <w:r>
              <w:rPr>
                <w:noProof/>
                <w:webHidden/>
              </w:rPr>
            </w:r>
            <w:r>
              <w:rPr>
                <w:noProof/>
                <w:webHidden/>
              </w:rPr>
              <w:fldChar w:fldCharType="separate"/>
            </w:r>
            <w:r>
              <w:rPr>
                <w:noProof/>
                <w:webHidden/>
              </w:rPr>
              <w:t>18</w:t>
            </w:r>
            <w:r>
              <w:rPr>
                <w:noProof/>
                <w:webHidden/>
              </w:rPr>
              <w:fldChar w:fldCharType="end"/>
            </w:r>
          </w:hyperlink>
        </w:p>
        <w:p w14:paraId="1A655F01" w14:textId="626E039F"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65" w:history="1">
            <w:r w:rsidRPr="00C73638">
              <w:rPr>
                <w:rStyle w:val="Hyperlink"/>
                <w:noProof/>
              </w:rPr>
              <w:t>5.4</w:t>
            </w:r>
            <w:r>
              <w:rPr>
                <w:rFonts w:asciiTheme="minorHAnsi" w:hAnsiTheme="minorHAnsi" w:cstheme="minorBidi"/>
                <w:noProof/>
                <w:lang w:val="en-SG" w:eastAsia="zh-CN"/>
              </w:rPr>
              <w:t xml:space="preserve"> </w:t>
            </w:r>
            <w:r w:rsidRPr="00C73638">
              <w:rPr>
                <w:rStyle w:val="Hyperlink"/>
                <w:noProof/>
              </w:rPr>
              <w:t>User Interface</w:t>
            </w:r>
            <w:r>
              <w:rPr>
                <w:noProof/>
                <w:webHidden/>
              </w:rPr>
              <w:tab/>
            </w:r>
            <w:r>
              <w:rPr>
                <w:noProof/>
                <w:webHidden/>
              </w:rPr>
              <w:fldChar w:fldCharType="begin"/>
            </w:r>
            <w:r>
              <w:rPr>
                <w:noProof/>
                <w:webHidden/>
              </w:rPr>
              <w:instrText xml:space="preserve"> PAGEREF _Toc119074665 \h </w:instrText>
            </w:r>
            <w:r>
              <w:rPr>
                <w:noProof/>
                <w:webHidden/>
              </w:rPr>
            </w:r>
            <w:r>
              <w:rPr>
                <w:noProof/>
                <w:webHidden/>
              </w:rPr>
              <w:fldChar w:fldCharType="separate"/>
            </w:r>
            <w:r>
              <w:rPr>
                <w:noProof/>
                <w:webHidden/>
              </w:rPr>
              <w:t>19</w:t>
            </w:r>
            <w:r>
              <w:rPr>
                <w:noProof/>
                <w:webHidden/>
              </w:rPr>
              <w:fldChar w:fldCharType="end"/>
            </w:r>
          </w:hyperlink>
        </w:p>
        <w:p w14:paraId="3DFA6C80" w14:textId="2B090816"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66" w:history="1">
            <w:r w:rsidRPr="00C73638">
              <w:rPr>
                <w:rStyle w:val="Hyperlink"/>
                <w:noProof/>
              </w:rPr>
              <w:t>5.5</w:t>
            </w:r>
            <w:r>
              <w:rPr>
                <w:rFonts w:asciiTheme="minorHAnsi" w:hAnsiTheme="minorHAnsi" w:cstheme="minorBidi"/>
                <w:noProof/>
                <w:lang w:val="en-SG" w:eastAsia="zh-CN"/>
              </w:rPr>
              <w:t xml:space="preserve"> </w:t>
            </w:r>
            <w:r w:rsidRPr="00C73638">
              <w:rPr>
                <w:rStyle w:val="Hyperlink"/>
                <w:noProof/>
              </w:rPr>
              <w:t>Csound Implementation</w:t>
            </w:r>
            <w:r>
              <w:rPr>
                <w:noProof/>
                <w:webHidden/>
              </w:rPr>
              <w:tab/>
            </w:r>
            <w:r>
              <w:rPr>
                <w:noProof/>
                <w:webHidden/>
              </w:rPr>
              <w:fldChar w:fldCharType="begin"/>
            </w:r>
            <w:r>
              <w:rPr>
                <w:noProof/>
                <w:webHidden/>
              </w:rPr>
              <w:instrText xml:space="preserve"> PAGEREF _Toc119074666 \h </w:instrText>
            </w:r>
            <w:r>
              <w:rPr>
                <w:noProof/>
                <w:webHidden/>
              </w:rPr>
            </w:r>
            <w:r>
              <w:rPr>
                <w:noProof/>
                <w:webHidden/>
              </w:rPr>
              <w:fldChar w:fldCharType="separate"/>
            </w:r>
            <w:r>
              <w:rPr>
                <w:noProof/>
                <w:webHidden/>
              </w:rPr>
              <w:t>20</w:t>
            </w:r>
            <w:r>
              <w:rPr>
                <w:noProof/>
                <w:webHidden/>
              </w:rPr>
              <w:fldChar w:fldCharType="end"/>
            </w:r>
          </w:hyperlink>
        </w:p>
        <w:p w14:paraId="4B213ABF" w14:textId="70683C23"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67" w:history="1">
            <w:r w:rsidRPr="00C73638">
              <w:rPr>
                <w:rStyle w:val="Hyperlink"/>
                <w:noProof/>
              </w:rPr>
              <w:t>5.5.1. Basic Oscillation</w:t>
            </w:r>
            <w:r>
              <w:rPr>
                <w:noProof/>
                <w:webHidden/>
              </w:rPr>
              <w:tab/>
            </w:r>
            <w:r>
              <w:rPr>
                <w:noProof/>
                <w:webHidden/>
              </w:rPr>
              <w:fldChar w:fldCharType="begin"/>
            </w:r>
            <w:r>
              <w:rPr>
                <w:noProof/>
                <w:webHidden/>
              </w:rPr>
              <w:instrText xml:space="preserve"> PAGEREF _Toc119074667 \h </w:instrText>
            </w:r>
            <w:r>
              <w:rPr>
                <w:noProof/>
                <w:webHidden/>
              </w:rPr>
            </w:r>
            <w:r>
              <w:rPr>
                <w:noProof/>
                <w:webHidden/>
              </w:rPr>
              <w:fldChar w:fldCharType="separate"/>
            </w:r>
            <w:r>
              <w:rPr>
                <w:noProof/>
                <w:webHidden/>
              </w:rPr>
              <w:t>20</w:t>
            </w:r>
            <w:r>
              <w:rPr>
                <w:noProof/>
                <w:webHidden/>
              </w:rPr>
              <w:fldChar w:fldCharType="end"/>
            </w:r>
          </w:hyperlink>
        </w:p>
        <w:p w14:paraId="54D79FD4" w14:textId="242AE399"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68" w:history="1">
            <w:r w:rsidRPr="00C73638">
              <w:rPr>
                <w:rStyle w:val="Hyperlink"/>
                <w:noProof/>
              </w:rPr>
              <w:t>5.5.2 Sound Font Implementation</w:t>
            </w:r>
            <w:r>
              <w:rPr>
                <w:noProof/>
                <w:webHidden/>
              </w:rPr>
              <w:tab/>
            </w:r>
            <w:r>
              <w:rPr>
                <w:noProof/>
                <w:webHidden/>
              </w:rPr>
              <w:fldChar w:fldCharType="begin"/>
            </w:r>
            <w:r>
              <w:rPr>
                <w:noProof/>
                <w:webHidden/>
              </w:rPr>
              <w:instrText xml:space="preserve"> PAGEREF _Toc119074668 \h </w:instrText>
            </w:r>
            <w:r>
              <w:rPr>
                <w:noProof/>
                <w:webHidden/>
              </w:rPr>
            </w:r>
            <w:r>
              <w:rPr>
                <w:noProof/>
                <w:webHidden/>
              </w:rPr>
              <w:fldChar w:fldCharType="separate"/>
            </w:r>
            <w:r>
              <w:rPr>
                <w:noProof/>
                <w:webHidden/>
              </w:rPr>
              <w:t>21</w:t>
            </w:r>
            <w:r>
              <w:rPr>
                <w:noProof/>
                <w:webHidden/>
              </w:rPr>
              <w:fldChar w:fldCharType="end"/>
            </w:r>
          </w:hyperlink>
        </w:p>
        <w:p w14:paraId="6F1B7E2D" w14:textId="672F189B"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69" w:history="1">
            <w:r w:rsidRPr="00C73638">
              <w:rPr>
                <w:rStyle w:val="Hyperlink"/>
                <w:noProof/>
              </w:rPr>
              <w:t>5.5.3. FM (frequency modulated) synthesis with CSound</w:t>
            </w:r>
            <w:r>
              <w:rPr>
                <w:noProof/>
                <w:webHidden/>
              </w:rPr>
              <w:tab/>
            </w:r>
            <w:r>
              <w:rPr>
                <w:noProof/>
                <w:webHidden/>
              </w:rPr>
              <w:fldChar w:fldCharType="begin"/>
            </w:r>
            <w:r>
              <w:rPr>
                <w:noProof/>
                <w:webHidden/>
              </w:rPr>
              <w:instrText xml:space="preserve"> PAGEREF _Toc119074669 \h </w:instrText>
            </w:r>
            <w:r>
              <w:rPr>
                <w:noProof/>
                <w:webHidden/>
              </w:rPr>
            </w:r>
            <w:r>
              <w:rPr>
                <w:noProof/>
                <w:webHidden/>
              </w:rPr>
              <w:fldChar w:fldCharType="separate"/>
            </w:r>
            <w:r>
              <w:rPr>
                <w:noProof/>
                <w:webHidden/>
              </w:rPr>
              <w:t>22</w:t>
            </w:r>
            <w:r>
              <w:rPr>
                <w:noProof/>
                <w:webHidden/>
              </w:rPr>
              <w:fldChar w:fldCharType="end"/>
            </w:r>
          </w:hyperlink>
        </w:p>
        <w:p w14:paraId="0CC46F59" w14:textId="4F2EB69F"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70" w:history="1">
            <w:r w:rsidRPr="00C73638">
              <w:rPr>
                <w:rStyle w:val="Hyperlink"/>
                <w:noProof/>
              </w:rPr>
              <w:t>5.5.4. WG (Wave Guided) synthesis with CSound</w:t>
            </w:r>
            <w:r>
              <w:rPr>
                <w:noProof/>
                <w:webHidden/>
              </w:rPr>
              <w:tab/>
            </w:r>
            <w:r>
              <w:rPr>
                <w:noProof/>
                <w:webHidden/>
              </w:rPr>
              <w:fldChar w:fldCharType="begin"/>
            </w:r>
            <w:r>
              <w:rPr>
                <w:noProof/>
                <w:webHidden/>
              </w:rPr>
              <w:instrText xml:space="preserve"> PAGEREF _Toc119074670 \h </w:instrText>
            </w:r>
            <w:r>
              <w:rPr>
                <w:noProof/>
                <w:webHidden/>
              </w:rPr>
            </w:r>
            <w:r>
              <w:rPr>
                <w:noProof/>
                <w:webHidden/>
              </w:rPr>
              <w:fldChar w:fldCharType="separate"/>
            </w:r>
            <w:r>
              <w:rPr>
                <w:noProof/>
                <w:webHidden/>
              </w:rPr>
              <w:t>23</w:t>
            </w:r>
            <w:r>
              <w:rPr>
                <w:noProof/>
                <w:webHidden/>
              </w:rPr>
              <w:fldChar w:fldCharType="end"/>
            </w:r>
          </w:hyperlink>
        </w:p>
        <w:p w14:paraId="66F06B7E" w14:textId="4457CFD3"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71" w:history="1">
            <w:r w:rsidRPr="00C73638">
              <w:rPr>
                <w:rStyle w:val="Hyperlink"/>
                <w:noProof/>
              </w:rPr>
              <w:t>5.5.5. Update User Interface</w:t>
            </w:r>
            <w:r>
              <w:rPr>
                <w:noProof/>
                <w:webHidden/>
              </w:rPr>
              <w:tab/>
            </w:r>
            <w:r>
              <w:rPr>
                <w:noProof/>
                <w:webHidden/>
              </w:rPr>
              <w:fldChar w:fldCharType="begin"/>
            </w:r>
            <w:r>
              <w:rPr>
                <w:noProof/>
                <w:webHidden/>
              </w:rPr>
              <w:instrText xml:space="preserve"> PAGEREF _Toc119074671 \h </w:instrText>
            </w:r>
            <w:r>
              <w:rPr>
                <w:noProof/>
                <w:webHidden/>
              </w:rPr>
            </w:r>
            <w:r>
              <w:rPr>
                <w:noProof/>
                <w:webHidden/>
              </w:rPr>
              <w:fldChar w:fldCharType="separate"/>
            </w:r>
            <w:r>
              <w:rPr>
                <w:noProof/>
                <w:webHidden/>
              </w:rPr>
              <w:t>24</w:t>
            </w:r>
            <w:r>
              <w:rPr>
                <w:noProof/>
                <w:webHidden/>
              </w:rPr>
              <w:fldChar w:fldCharType="end"/>
            </w:r>
          </w:hyperlink>
        </w:p>
        <w:p w14:paraId="3058A986" w14:textId="0DDBDBD1" w:rsidR="007A7A3E" w:rsidRDefault="007A7A3E" w:rsidP="007A7A3E">
          <w:pPr>
            <w:pStyle w:val="TOC2"/>
            <w:tabs>
              <w:tab w:val="right" w:leader="dot" w:pos="9016"/>
            </w:tabs>
            <w:spacing w:line="240" w:lineRule="auto"/>
            <w:rPr>
              <w:rFonts w:asciiTheme="minorHAnsi" w:hAnsiTheme="minorHAnsi" w:cstheme="minorBidi"/>
              <w:noProof/>
              <w:lang w:val="en-SG" w:eastAsia="zh-CN"/>
            </w:rPr>
          </w:pPr>
          <w:hyperlink w:anchor="_Toc119074672" w:history="1">
            <w:r w:rsidRPr="00C73638">
              <w:rPr>
                <w:rStyle w:val="Hyperlink"/>
                <w:noProof/>
              </w:rPr>
              <w:t>5.6 Customised Starting Frequency</w:t>
            </w:r>
            <w:r>
              <w:rPr>
                <w:noProof/>
                <w:webHidden/>
              </w:rPr>
              <w:tab/>
            </w:r>
            <w:r>
              <w:rPr>
                <w:noProof/>
                <w:webHidden/>
              </w:rPr>
              <w:fldChar w:fldCharType="begin"/>
            </w:r>
            <w:r>
              <w:rPr>
                <w:noProof/>
                <w:webHidden/>
              </w:rPr>
              <w:instrText xml:space="preserve"> PAGEREF _Toc119074672 \h </w:instrText>
            </w:r>
            <w:r>
              <w:rPr>
                <w:noProof/>
                <w:webHidden/>
              </w:rPr>
            </w:r>
            <w:r>
              <w:rPr>
                <w:noProof/>
                <w:webHidden/>
              </w:rPr>
              <w:fldChar w:fldCharType="separate"/>
            </w:r>
            <w:r>
              <w:rPr>
                <w:noProof/>
                <w:webHidden/>
              </w:rPr>
              <w:t>25</w:t>
            </w:r>
            <w:r>
              <w:rPr>
                <w:noProof/>
                <w:webHidden/>
              </w:rPr>
              <w:fldChar w:fldCharType="end"/>
            </w:r>
          </w:hyperlink>
        </w:p>
        <w:p w14:paraId="546C50F8" w14:textId="0A014B61" w:rsidR="007A7A3E" w:rsidRDefault="007A7A3E" w:rsidP="007A7A3E">
          <w:pPr>
            <w:pStyle w:val="TOC2"/>
            <w:tabs>
              <w:tab w:val="right" w:leader="dot" w:pos="9016"/>
            </w:tabs>
            <w:spacing w:line="240" w:lineRule="auto"/>
            <w:rPr>
              <w:rFonts w:asciiTheme="minorHAnsi" w:hAnsiTheme="minorHAnsi" w:cstheme="minorBidi"/>
              <w:noProof/>
              <w:lang w:val="en-SG" w:eastAsia="zh-CN"/>
            </w:rPr>
          </w:pPr>
          <w:hyperlink w:anchor="_Toc119074673" w:history="1">
            <w:r w:rsidRPr="00C73638">
              <w:rPr>
                <w:rStyle w:val="Hyperlink"/>
                <w:noProof/>
              </w:rPr>
              <w:t>5.7 Play along with background track</w:t>
            </w:r>
            <w:r>
              <w:rPr>
                <w:noProof/>
                <w:webHidden/>
              </w:rPr>
              <w:tab/>
            </w:r>
            <w:r>
              <w:rPr>
                <w:noProof/>
                <w:webHidden/>
              </w:rPr>
              <w:fldChar w:fldCharType="begin"/>
            </w:r>
            <w:r>
              <w:rPr>
                <w:noProof/>
                <w:webHidden/>
              </w:rPr>
              <w:instrText xml:space="preserve"> PAGEREF _Toc119074673 \h </w:instrText>
            </w:r>
            <w:r>
              <w:rPr>
                <w:noProof/>
                <w:webHidden/>
              </w:rPr>
            </w:r>
            <w:r>
              <w:rPr>
                <w:noProof/>
                <w:webHidden/>
              </w:rPr>
              <w:fldChar w:fldCharType="separate"/>
            </w:r>
            <w:r>
              <w:rPr>
                <w:noProof/>
                <w:webHidden/>
              </w:rPr>
              <w:t>26</w:t>
            </w:r>
            <w:r>
              <w:rPr>
                <w:noProof/>
                <w:webHidden/>
              </w:rPr>
              <w:fldChar w:fldCharType="end"/>
            </w:r>
          </w:hyperlink>
        </w:p>
        <w:p w14:paraId="5A6B2B62" w14:textId="34B49313" w:rsidR="007A7A3E" w:rsidRDefault="007A7A3E" w:rsidP="007A7A3E">
          <w:pPr>
            <w:pStyle w:val="TOC1"/>
            <w:spacing w:line="240" w:lineRule="auto"/>
            <w:rPr>
              <w:rFonts w:asciiTheme="minorHAnsi" w:hAnsiTheme="minorHAnsi" w:cstheme="minorBidi"/>
              <w:noProof/>
            </w:rPr>
          </w:pPr>
          <w:hyperlink w:anchor="_Toc119074674" w:history="1">
            <w:r w:rsidRPr="00C73638">
              <w:rPr>
                <w:rStyle w:val="Hyperlink"/>
                <w:noProof/>
              </w:rPr>
              <w:t>6.</w:t>
            </w:r>
            <w:r>
              <w:rPr>
                <w:rFonts w:asciiTheme="minorHAnsi" w:hAnsiTheme="minorHAnsi" w:cstheme="minorBidi"/>
                <w:noProof/>
              </w:rPr>
              <w:tab/>
            </w:r>
            <w:r w:rsidRPr="00C73638">
              <w:rPr>
                <w:rStyle w:val="Hyperlink"/>
                <w:noProof/>
              </w:rPr>
              <w:t>Implementation Issues</w:t>
            </w:r>
            <w:r>
              <w:rPr>
                <w:noProof/>
                <w:webHidden/>
              </w:rPr>
              <w:tab/>
            </w:r>
            <w:r>
              <w:rPr>
                <w:noProof/>
                <w:webHidden/>
              </w:rPr>
              <w:fldChar w:fldCharType="begin"/>
            </w:r>
            <w:r>
              <w:rPr>
                <w:noProof/>
                <w:webHidden/>
              </w:rPr>
              <w:instrText xml:space="preserve"> PAGEREF _Toc119074674 \h </w:instrText>
            </w:r>
            <w:r>
              <w:rPr>
                <w:noProof/>
                <w:webHidden/>
              </w:rPr>
            </w:r>
            <w:r>
              <w:rPr>
                <w:noProof/>
                <w:webHidden/>
              </w:rPr>
              <w:fldChar w:fldCharType="separate"/>
            </w:r>
            <w:r>
              <w:rPr>
                <w:noProof/>
                <w:webHidden/>
              </w:rPr>
              <w:t>26</w:t>
            </w:r>
            <w:r>
              <w:rPr>
                <w:noProof/>
                <w:webHidden/>
              </w:rPr>
              <w:fldChar w:fldCharType="end"/>
            </w:r>
          </w:hyperlink>
        </w:p>
        <w:p w14:paraId="5C6C4104" w14:textId="38AF0518"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75" w:history="1">
            <w:r w:rsidRPr="00C73638">
              <w:rPr>
                <w:rStyle w:val="Hyperlink"/>
                <w:noProof/>
              </w:rPr>
              <w:t>6.1</w:t>
            </w:r>
            <w:r>
              <w:rPr>
                <w:rFonts w:asciiTheme="minorHAnsi" w:hAnsiTheme="minorHAnsi" w:cstheme="minorBidi"/>
                <w:noProof/>
                <w:lang w:val="en-SG" w:eastAsia="zh-CN"/>
              </w:rPr>
              <w:t xml:space="preserve"> </w:t>
            </w:r>
            <w:r w:rsidRPr="00C73638">
              <w:rPr>
                <w:rStyle w:val="Hyperlink"/>
                <w:noProof/>
              </w:rPr>
              <w:t>Lag Issues</w:t>
            </w:r>
            <w:r>
              <w:rPr>
                <w:noProof/>
                <w:webHidden/>
              </w:rPr>
              <w:tab/>
            </w:r>
            <w:r>
              <w:rPr>
                <w:noProof/>
                <w:webHidden/>
              </w:rPr>
              <w:fldChar w:fldCharType="begin"/>
            </w:r>
            <w:r>
              <w:rPr>
                <w:noProof/>
                <w:webHidden/>
              </w:rPr>
              <w:instrText xml:space="preserve"> PAGEREF _Toc119074675 \h </w:instrText>
            </w:r>
            <w:r>
              <w:rPr>
                <w:noProof/>
                <w:webHidden/>
              </w:rPr>
            </w:r>
            <w:r>
              <w:rPr>
                <w:noProof/>
                <w:webHidden/>
              </w:rPr>
              <w:fldChar w:fldCharType="separate"/>
            </w:r>
            <w:r>
              <w:rPr>
                <w:noProof/>
                <w:webHidden/>
              </w:rPr>
              <w:t>26</w:t>
            </w:r>
            <w:r>
              <w:rPr>
                <w:noProof/>
                <w:webHidden/>
              </w:rPr>
              <w:fldChar w:fldCharType="end"/>
            </w:r>
          </w:hyperlink>
        </w:p>
        <w:p w14:paraId="40071E4E" w14:textId="54CA4F1F"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76" w:history="1">
            <w:r w:rsidRPr="00C73638">
              <w:rPr>
                <w:rStyle w:val="Hyperlink"/>
                <w:noProof/>
              </w:rPr>
              <w:t>6.2</w:t>
            </w:r>
            <w:r>
              <w:rPr>
                <w:rFonts w:asciiTheme="minorHAnsi" w:hAnsiTheme="minorHAnsi" w:cstheme="minorBidi"/>
                <w:noProof/>
                <w:lang w:val="en-SG" w:eastAsia="zh-CN"/>
              </w:rPr>
              <w:t xml:space="preserve"> </w:t>
            </w:r>
            <w:r w:rsidRPr="00C73638">
              <w:rPr>
                <w:rStyle w:val="Hyperlink"/>
                <w:noProof/>
              </w:rPr>
              <w:t>Hardware Issue</w:t>
            </w:r>
            <w:r>
              <w:rPr>
                <w:noProof/>
                <w:webHidden/>
              </w:rPr>
              <w:tab/>
            </w:r>
            <w:r>
              <w:rPr>
                <w:noProof/>
                <w:webHidden/>
              </w:rPr>
              <w:fldChar w:fldCharType="begin"/>
            </w:r>
            <w:r>
              <w:rPr>
                <w:noProof/>
                <w:webHidden/>
              </w:rPr>
              <w:instrText xml:space="preserve"> PAGEREF _Toc119074676 \h </w:instrText>
            </w:r>
            <w:r>
              <w:rPr>
                <w:noProof/>
                <w:webHidden/>
              </w:rPr>
            </w:r>
            <w:r>
              <w:rPr>
                <w:noProof/>
                <w:webHidden/>
              </w:rPr>
              <w:fldChar w:fldCharType="separate"/>
            </w:r>
            <w:r>
              <w:rPr>
                <w:noProof/>
                <w:webHidden/>
              </w:rPr>
              <w:t>27</w:t>
            </w:r>
            <w:r>
              <w:rPr>
                <w:noProof/>
                <w:webHidden/>
              </w:rPr>
              <w:fldChar w:fldCharType="end"/>
            </w:r>
          </w:hyperlink>
        </w:p>
        <w:p w14:paraId="6C2266BB" w14:textId="680C7127"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77" w:history="1">
            <w:r w:rsidRPr="00C73638">
              <w:rPr>
                <w:rStyle w:val="Hyperlink"/>
                <w:noProof/>
              </w:rPr>
              <w:t>6.3</w:t>
            </w:r>
            <w:r>
              <w:rPr>
                <w:rFonts w:asciiTheme="minorHAnsi" w:hAnsiTheme="minorHAnsi" w:cstheme="minorBidi"/>
                <w:noProof/>
                <w:lang w:val="en-SG" w:eastAsia="zh-CN"/>
              </w:rPr>
              <w:t xml:space="preserve"> </w:t>
            </w:r>
            <w:r w:rsidRPr="00C73638">
              <w:rPr>
                <w:rStyle w:val="Hyperlink"/>
                <w:noProof/>
              </w:rPr>
              <w:t>Heat Issue</w:t>
            </w:r>
            <w:r>
              <w:rPr>
                <w:noProof/>
                <w:webHidden/>
              </w:rPr>
              <w:tab/>
            </w:r>
            <w:r>
              <w:rPr>
                <w:noProof/>
                <w:webHidden/>
              </w:rPr>
              <w:fldChar w:fldCharType="begin"/>
            </w:r>
            <w:r>
              <w:rPr>
                <w:noProof/>
                <w:webHidden/>
              </w:rPr>
              <w:instrText xml:space="preserve"> PAGEREF _Toc119074677 \h </w:instrText>
            </w:r>
            <w:r>
              <w:rPr>
                <w:noProof/>
                <w:webHidden/>
              </w:rPr>
            </w:r>
            <w:r>
              <w:rPr>
                <w:noProof/>
                <w:webHidden/>
              </w:rPr>
              <w:fldChar w:fldCharType="separate"/>
            </w:r>
            <w:r>
              <w:rPr>
                <w:noProof/>
                <w:webHidden/>
              </w:rPr>
              <w:t>27</w:t>
            </w:r>
            <w:r>
              <w:rPr>
                <w:noProof/>
                <w:webHidden/>
              </w:rPr>
              <w:fldChar w:fldCharType="end"/>
            </w:r>
          </w:hyperlink>
        </w:p>
        <w:p w14:paraId="7ECC1050" w14:textId="1DE46C17" w:rsidR="007A7A3E" w:rsidRDefault="007A7A3E" w:rsidP="007A7A3E">
          <w:pPr>
            <w:pStyle w:val="TOC1"/>
            <w:spacing w:line="240" w:lineRule="auto"/>
            <w:rPr>
              <w:rFonts w:asciiTheme="minorHAnsi" w:hAnsiTheme="minorHAnsi" w:cstheme="minorBidi"/>
              <w:noProof/>
            </w:rPr>
          </w:pPr>
          <w:hyperlink w:anchor="_Toc119074678" w:history="1">
            <w:r w:rsidRPr="00C73638">
              <w:rPr>
                <w:rStyle w:val="Hyperlink"/>
                <w:noProof/>
              </w:rPr>
              <w:t>7.</w:t>
            </w:r>
            <w:r>
              <w:rPr>
                <w:rFonts w:asciiTheme="minorHAnsi" w:hAnsiTheme="minorHAnsi" w:cstheme="minorBidi"/>
                <w:noProof/>
              </w:rPr>
              <w:t xml:space="preserve"> </w:t>
            </w:r>
            <w:r w:rsidRPr="00C73638">
              <w:rPr>
                <w:rStyle w:val="Hyperlink"/>
                <w:noProof/>
              </w:rPr>
              <w:t>Performance Measurement</w:t>
            </w:r>
            <w:r>
              <w:rPr>
                <w:noProof/>
                <w:webHidden/>
              </w:rPr>
              <w:tab/>
            </w:r>
            <w:r>
              <w:rPr>
                <w:noProof/>
                <w:webHidden/>
              </w:rPr>
              <w:fldChar w:fldCharType="begin"/>
            </w:r>
            <w:r>
              <w:rPr>
                <w:noProof/>
                <w:webHidden/>
              </w:rPr>
              <w:instrText xml:space="preserve"> PAGEREF _Toc119074678 \h </w:instrText>
            </w:r>
            <w:r>
              <w:rPr>
                <w:noProof/>
                <w:webHidden/>
              </w:rPr>
            </w:r>
            <w:r>
              <w:rPr>
                <w:noProof/>
                <w:webHidden/>
              </w:rPr>
              <w:fldChar w:fldCharType="separate"/>
            </w:r>
            <w:r>
              <w:rPr>
                <w:noProof/>
                <w:webHidden/>
              </w:rPr>
              <w:t>27</w:t>
            </w:r>
            <w:r>
              <w:rPr>
                <w:noProof/>
                <w:webHidden/>
              </w:rPr>
              <w:fldChar w:fldCharType="end"/>
            </w:r>
          </w:hyperlink>
        </w:p>
        <w:p w14:paraId="759ABAFB" w14:textId="07380790"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79" w:history="1">
            <w:r w:rsidRPr="00C73638">
              <w:rPr>
                <w:rStyle w:val="Hyperlink"/>
                <w:noProof/>
              </w:rPr>
              <w:t>7.1</w:t>
            </w:r>
            <w:r>
              <w:rPr>
                <w:rFonts w:asciiTheme="minorHAnsi" w:hAnsiTheme="minorHAnsi" w:cstheme="minorBidi"/>
                <w:noProof/>
                <w:lang w:val="en-SG" w:eastAsia="zh-CN"/>
              </w:rPr>
              <w:t xml:space="preserve"> </w:t>
            </w:r>
            <w:r w:rsidRPr="00C73638">
              <w:rPr>
                <w:rStyle w:val="Hyperlink"/>
                <w:noProof/>
              </w:rPr>
              <w:t>Procedures for measuring performance</w:t>
            </w:r>
            <w:r>
              <w:rPr>
                <w:noProof/>
                <w:webHidden/>
              </w:rPr>
              <w:tab/>
            </w:r>
            <w:r>
              <w:rPr>
                <w:noProof/>
                <w:webHidden/>
              </w:rPr>
              <w:fldChar w:fldCharType="begin"/>
            </w:r>
            <w:r>
              <w:rPr>
                <w:noProof/>
                <w:webHidden/>
              </w:rPr>
              <w:instrText xml:space="preserve"> PAGEREF _Toc119074679 \h </w:instrText>
            </w:r>
            <w:r>
              <w:rPr>
                <w:noProof/>
                <w:webHidden/>
              </w:rPr>
            </w:r>
            <w:r>
              <w:rPr>
                <w:noProof/>
                <w:webHidden/>
              </w:rPr>
              <w:fldChar w:fldCharType="separate"/>
            </w:r>
            <w:r>
              <w:rPr>
                <w:noProof/>
                <w:webHidden/>
              </w:rPr>
              <w:t>28</w:t>
            </w:r>
            <w:r>
              <w:rPr>
                <w:noProof/>
                <w:webHidden/>
              </w:rPr>
              <w:fldChar w:fldCharType="end"/>
            </w:r>
          </w:hyperlink>
        </w:p>
        <w:p w14:paraId="4C041B01" w14:textId="4C2C59C1" w:rsidR="007A7A3E" w:rsidRDefault="007A7A3E" w:rsidP="007A7A3E">
          <w:pPr>
            <w:pStyle w:val="TOC2"/>
            <w:tabs>
              <w:tab w:val="left" w:pos="880"/>
              <w:tab w:val="right" w:leader="dot" w:pos="9016"/>
            </w:tabs>
            <w:spacing w:line="240" w:lineRule="auto"/>
            <w:rPr>
              <w:rFonts w:asciiTheme="minorHAnsi" w:hAnsiTheme="minorHAnsi" w:cstheme="minorBidi"/>
              <w:noProof/>
              <w:lang w:val="en-SG" w:eastAsia="zh-CN"/>
            </w:rPr>
          </w:pPr>
          <w:hyperlink w:anchor="_Toc119074680" w:history="1">
            <w:r w:rsidRPr="00C73638">
              <w:rPr>
                <w:rStyle w:val="Hyperlink"/>
                <w:noProof/>
              </w:rPr>
              <w:t>7.2</w:t>
            </w:r>
            <w:r>
              <w:rPr>
                <w:rFonts w:asciiTheme="minorHAnsi" w:hAnsiTheme="minorHAnsi" w:cstheme="minorBidi"/>
                <w:noProof/>
                <w:lang w:val="en-SG" w:eastAsia="zh-CN"/>
              </w:rPr>
              <w:t xml:space="preserve"> </w:t>
            </w:r>
            <w:r w:rsidRPr="00C73638">
              <w:rPr>
                <w:rStyle w:val="Hyperlink"/>
                <w:noProof/>
              </w:rPr>
              <w:t>Results of experiment on measuring performance</w:t>
            </w:r>
            <w:r>
              <w:rPr>
                <w:noProof/>
                <w:webHidden/>
              </w:rPr>
              <w:tab/>
            </w:r>
            <w:r>
              <w:rPr>
                <w:noProof/>
                <w:webHidden/>
              </w:rPr>
              <w:fldChar w:fldCharType="begin"/>
            </w:r>
            <w:r>
              <w:rPr>
                <w:noProof/>
                <w:webHidden/>
              </w:rPr>
              <w:instrText xml:space="preserve"> PAGEREF _Toc119074680 \h </w:instrText>
            </w:r>
            <w:r>
              <w:rPr>
                <w:noProof/>
                <w:webHidden/>
              </w:rPr>
            </w:r>
            <w:r>
              <w:rPr>
                <w:noProof/>
                <w:webHidden/>
              </w:rPr>
              <w:fldChar w:fldCharType="separate"/>
            </w:r>
            <w:r>
              <w:rPr>
                <w:noProof/>
                <w:webHidden/>
              </w:rPr>
              <w:t>28</w:t>
            </w:r>
            <w:r>
              <w:rPr>
                <w:noProof/>
                <w:webHidden/>
              </w:rPr>
              <w:fldChar w:fldCharType="end"/>
            </w:r>
          </w:hyperlink>
        </w:p>
        <w:p w14:paraId="548CDDE3" w14:textId="230B52D2" w:rsidR="007A7A3E" w:rsidRDefault="007A7A3E" w:rsidP="007A7A3E">
          <w:pPr>
            <w:pStyle w:val="TOC3"/>
            <w:tabs>
              <w:tab w:val="left" w:pos="1320"/>
              <w:tab w:val="right" w:leader="dot" w:pos="9016"/>
            </w:tabs>
            <w:spacing w:line="240" w:lineRule="auto"/>
            <w:rPr>
              <w:rFonts w:asciiTheme="minorHAnsi" w:hAnsiTheme="minorHAnsi" w:cstheme="minorBidi"/>
              <w:noProof/>
              <w:lang w:val="en-SG" w:eastAsia="zh-CN"/>
            </w:rPr>
          </w:pPr>
          <w:hyperlink w:anchor="_Toc119074681" w:history="1">
            <w:r w:rsidRPr="00C73638">
              <w:rPr>
                <w:rStyle w:val="Hyperlink"/>
                <w:noProof/>
              </w:rPr>
              <w:t>7.2.1</w:t>
            </w:r>
            <w:r>
              <w:rPr>
                <w:rFonts w:asciiTheme="minorHAnsi" w:hAnsiTheme="minorHAnsi" w:cstheme="minorBidi"/>
                <w:noProof/>
                <w:lang w:val="en-SG" w:eastAsia="zh-CN"/>
              </w:rPr>
              <w:t xml:space="preserve"> </w:t>
            </w:r>
            <w:r w:rsidRPr="00C73638">
              <w:rPr>
                <w:rStyle w:val="Hyperlink"/>
                <w:noProof/>
              </w:rPr>
              <w:t>Experiment 1</w:t>
            </w:r>
            <w:r>
              <w:rPr>
                <w:noProof/>
                <w:webHidden/>
              </w:rPr>
              <w:tab/>
            </w:r>
            <w:r>
              <w:rPr>
                <w:noProof/>
                <w:webHidden/>
              </w:rPr>
              <w:fldChar w:fldCharType="begin"/>
            </w:r>
            <w:r>
              <w:rPr>
                <w:noProof/>
                <w:webHidden/>
              </w:rPr>
              <w:instrText xml:space="preserve"> PAGEREF _Toc119074681 \h </w:instrText>
            </w:r>
            <w:r>
              <w:rPr>
                <w:noProof/>
                <w:webHidden/>
              </w:rPr>
            </w:r>
            <w:r>
              <w:rPr>
                <w:noProof/>
                <w:webHidden/>
              </w:rPr>
              <w:fldChar w:fldCharType="separate"/>
            </w:r>
            <w:r>
              <w:rPr>
                <w:noProof/>
                <w:webHidden/>
              </w:rPr>
              <w:t>28</w:t>
            </w:r>
            <w:r>
              <w:rPr>
                <w:noProof/>
                <w:webHidden/>
              </w:rPr>
              <w:fldChar w:fldCharType="end"/>
            </w:r>
          </w:hyperlink>
        </w:p>
        <w:p w14:paraId="3B293637" w14:textId="16F986E3" w:rsidR="007A7A3E" w:rsidRDefault="007A7A3E" w:rsidP="007A7A3E">
          <w:pPr>
            <w:pStyle w:val="TOC3"/>
            <w:tabs>
              <w:tab w:val="left" w:pos="1320"/>
              <w:tab w:val="right" w:leader="dot" w:pos="9016"/>
            </w:tabs>
            <w:spacing w:line="240" w:lineRule="auto"/>
            <w:rPr>
              <w:rFonts w:asciiTheme="minorHAnsi" w:hAnsiTheme="minorHAnsi" w:cstheme="minorBidi"/>
              <w:noProof/>
              <w:lang w:val="en-SG" w:eastAsia="zh-CN"/>
            </w:rPr>
          </w:pPr>
          <w:hyperlink w:anchor="_Toc119074682" w:history="1">
            <w:r w:rsidRPr="00C73638">
              <w:rPr>
                <w:rStyle w:val="Hyperlink"/>
                <w:noProof/>
              </w:rPr>
              <w:t>7.2.2</w:t>
            </w:r>
            <w:r>
              <w:rPr>
                <w:rFonts w:asciiTheme="minorHAnsi" w:hAnsiTheme="minorHAnsi" w:cstheme="minorBidi"/>
                <w:noProof/>
                <w:lang w:val="en-SG" w:eastAsia="zh-CN"/>
              </w:rPr>
              <w:t xml:space="preserve"> </w:t>
            </w:r>
            <w:r w:rsidRPr="00C73638">
              <w:rPr>
                <w:rStyle w:val="Hyperlink"/>
                <w:noProof/>
              </w:rPr>
              <w:t>Experiment 2</w:t>
            </w:r>
            <w:r>
              <w:rPr>
                <w:noProof/>
                <w:webHidden/>
              </w:rPr>
              <w:tab/>
            </w:r>
            <w:r>
              <w:rPr>
                <w:noProof/>
                <w:webHidden/>
              </w:rPr>
              <w:fldChar w:fldCharType="begin"/>
            </w:r>
            <w:r>
              <w:rPr>
                <w:noProof/>
                <w:webHidden/>
              </w:rPr>
              <w:instrText xml:space="preserve"> PAGEREF _Toc119074682 \h </w:instrText>
            </w:r>
            <w:r>
              <w:rPr>
                <w:noProof/>
                <w:webHidden/>
              </w:rPr>
            </w:r>
            <w:r>
              <w:rPr>
                <w:noProof/>
                <w:webHidden/>
              </w:rPr>
              <w:fldChar w:fldCharType="separate"/>
            </w:r>
            <w:r>
              <w:rPr>
                <w:noProof/>
                <w:webHidden/>
              </w:rPr>
              <w:t>28</w:t>
            </w:r>
            <w:r>
              <w:rPr>
                <w:noProof/>
                <w:webHidden/>
              </w:rPr>
              <w:fldChar w:fldCharType="end"/>
            </w:r>
          </w:hyperlink>
        </w:p>
        <w:p w14:paraId="3711B346" w14:textId="73F75EB7" w:rsidR="007A7A3E" w:rsidRDefault="007A7A3E" w:rsidP="007A7A3E">
          <w:pPr>
            <w:pStyle w:val="TOC3"/>
            <w:tabs>
              <w:tab w:val="right" w:leader="dot" w:pos="9016"/>
            </w:tabs>
            <w:spacing w:line="240" w:lineRule="auto"/>
            <w:rPr>
              <w:rFonts w:asciiTheme="minorHAnsi" w:hAnsiTheme="minorHAnsi" w:cstheme="minorBidi"/>
              <w:noProof/>
              <w:lang w:val="en-SG" w:eastAsia="zh-CN"/>
            </w:rPr>
          </w:pPr>
          <w:hyperlink w:anchor="_Toc119074683" w:history="1">
            <w:r w:rsidRPr="00C73638">
              <w:rPr>
                <w:rStyle w:val="Hyperlink"/>
                <w:noProof/>
              </w:rPr>
              <w:t>7.2.3</w:t>
            </w:r>
            <w:r>
              <w:rPr>
                <w:rStyle w:val="Hyperlink"/>
                <w:noProof/>
              </w:rPr>
              <w:t xml:space="preserve"> </w:t>
            </w:r>
            <w:r w:rsidRPr="00C73638">
              <w:rPr>
                <w:rStyle w:val="Hyperlink"/>
                <w:noProof/>
              </w:rPr>
              <w:t>Experiment 3</w:t>
            </w:r>
            <w:r>
              <w:rPr>
                <w:noProof/>
                <w:webHidden/>
              </w:rPr>
              <w:tab/>
            </w:r>
            <w:r>
              <w:rPr>
                <w:noProof/>
                <w:webHidden/>
              </w:rPr>
              <w:fldChar w:fldCharType="begin"/>
            </w:r>
            <w:r>
              <w:rPr>
                <w:noProof/>
                <w:webHidden/>
              </w:rPr>
              <w:instrText xml:space="preserve"> PAGEREF _Toc119074683 \h </w:instrText>
            </w:r>
            <w:r>
              <w:rPr>
                <w:noProof/>
                <w:webHidden/>
              </w:rPr>
            </w:r>
            <w:r>
              <w:rPr>
                <w:noProof/>
                <w:webHidden/>
              </w:rPr>
              <w:fldChar w:fldCharType="separate"/>
            </w:r>
            <w:r>
              <w:rPr>
                <w:noProof/>
                <w:webHidden/>
              </w:rPr>
              <w:t>28</w:t>
            </w:r>
            <w:r>
              <w:rPr>
                <w:noProof/>
                <w:webHidden/>
              </w:rPr>
              <w:fldChar w:fldCharType="end"/>
            </w:r>
          </w:hyperlink>
        </w:p>
        <w:p w14:paraId="3D174F5C" w14:textId="49014F5F" w:rsidR="007A7A3E" w:rsidRDefault="007A7A3E" w:rsidP="007A7A3E">
          <w:pPr>
            <w:pStyle w:val="TOC1"/>
            <w:spacing w:line="240" w:lineRule="auto"/>
            <w:rPr>
              <w:rFonts w:asciiTheme="minorHAnsi" w:hAnsiTheme="minorHAnsi" w:cstheme="minorBidi"/>
              <w:noProof/>
            </w:rPr>
          </w:pPr>
          <w:hyperlink w:anchor="_Toc119074684" w:history="1">
            <w:r w:rsidRPr="00C73638">
              <w:rPr>
                <w:rStyle w:val="Hyperlink"/>
                <w:noProof/>
              </w:rPr>
              <w:t>8.</w:t>
            </w:r>
            <w:r>
              <w:rPr>
                <w:rFonts w:asciiTheme="minorHAnsi" w:hAnsiTheme="minorHAnsi" w:cstheme="minorBidi"/>
                <w:noProof/>
              </w:rPr>
              <w:t xml:space="preserve"> </w:t>
            </w:r>
            <w:r w:rsidRPr="00C73638">
              <w:rPr>
                <w:rStyle w:val="Hyperlink"/>
                <w:noProof/>
              </w:rPr>
              <w:t>User Study</w:t>
            </w:r>
            <w:r>
              <w:rPr>
                <w:noProof/>
                <w:webHidden/>
              </w:rPr>
              <w:tab/>
            </w:r>
            <w:r>
              <w:rPr>
                <w:noProof/>
                <w:webHidden/>
              </w:rPr>
              <w:fldChar w:fldCharType="begin"/>
            </w:r>
            <w:r>
              <w:rPr>
                <w:noProof/>
                <w:webHidden/>
              </w:rPr>
              <w:instrText xml:space="preserve"> PAGEREF _Toc119074684 \h </w:instrText>
            </w:r>
            <w:r>
              <w:rPr>
                <w:noProof/>
                <w:webHidden/>
              </w:rPr>
            </w:r>
            <w:r>
              <w:rPr>
                <w:noProof/>
                <w:webHidden/>
              </w:rPr>
              <w:fldChar w:fldCharType="separate"/>
            </w:r>
            <w:r>
              <w:rPr>
                <w:noProof/>
                <w:webHidden/>
              </w:rPr>
              <w:t>29</w:t>
            </w:r>
            <w:r>
              <w:rPr>
                <w:noProof/>
                <w:webHidden/>
              </w:rPr>
              <w:fldChar w:fldCharType="end"/>
            </w:r>
          </w:hyperlink>
        </w:p>
        <w:p w14:paraId="424C4879" w14:textId="34E2841C" w:rsidR="007A7A3E" w:rsidRDefault="007A7A3E" w:rsidP="007A7A3E">
          <w:pPr>
            <w:pStyle w:val="TOC1"/>
            <w:spacing w:line="240" w:lineRule="auto"/>
            <w:rPr>
              <w:rFonts w:asciiTheme="minorHAnsi" w:hAnsiTheme="minorHAnsi" w:cstheme="minorBidi"/>
              <w:noProof/>
            </w:rPr>
          </w:pPr>
          <w:hyperlink w:anchor="_Toc119074685" w:history="1">
            <w:r w:rsidRPr="00C73638">
              <w:rPr>
                <w:rStyle w:val="Hyperlink"/>
                <w:noProof/>
              </w:rPr>
              <w:t>9.</w:t>
            </w:r>
            <w:r>
              <w:rPr>
                <w:rFonts w:asciiTheme="minorHAnsi" w:hAnsiTheme="minorHAnsi" w:cstheme="minorBidi"/>
                <w:noProof/>
              </w:rPr>
              <w:t xml:space="preserve"> </w:t>
            </w:r>
            <w:r w:rsidRPr="00C73638">
              <w:rPr>
                <w:rStyle w:val="Hyperlink"/>
                <w:noProof/>
              </w:rPr>
              <w:t>Conclusion</w:t>
            </w:r>
            <w:r>
              <w:rPr>
                <w:noProof/>
                <w:webHidden/>
              </w:rPr>
              <w:tab/>
            </w:r>
            <w:r>
              <w:rPr>
                <w:noProof/>
                <w:webHidden/>
              </w:rPr>
              <w:fldChar w:fldCharType="begin"/>
            </w:r>
            <w:r>
              <w:rPr>
                <w:noProof/>
                <w:webHidden/>
              </w:rPr>
              <w:instrText xml:space="preserve"> PAGEREF _Toc119074685 \h </w:instrText>
            </w:r>
            <w:r>
              <w:rPr>
                <w:noProof/>
                <w:webHidden/>
              </w:rPr>
            </w:r>
            <w:r>
              <w:rPr>
                <w:noProof/>
                <w:webHidden/>
              </w:rPr>
              <w:fldChar w:fldCharType="separate"/>
            </w:r>
            <w:r>
              <w:rPr>
                <w:noProof/>
                <w:webHidden/>
              </w:rPr>
              <w:t>29</w:t>
            </w:r>
            <w:r>
              <w:rPr>
                <w:noProof/>
                <w:webHidden/>
              </w:rPr>
              <w:fldChar w:fldCharType="end"/>
            </w:r>
          </w:hyperlink>
        </w:p>
        <w:p w14:paraId="038531D0" w14:textId="31607249" w:rsidR="007A7A3E" w:rsidRDefault="007A7A3E" w:rsidP="007A7A3E">
          <w:pPr>
            <w:pStyle w:val="TOC1"/>
            <w:spacing w:line="240" w:lineRule="auto"/>
            <w:rPr>
              <w:rFonts w:asciiTheme="minorHAnsi" w:hAnsiTheme="minorHAnsi" w:cstheme="minorBidi"/>
              <w:noProof/>
            </w:rPr>
          </w:pPr>
          <w:hyperlink w:anchor="_Toc119074686" w:history="1">
            <w:r w:rsidRPr="00C73638">
              <w:rPr>
                <w:rStyle w:val="Hyperlink"/>
                <w:noProof/>
              </w:rPr>
              <w:t>10.</w:t>
            </w:r>
            <w:r>
              <w:rPr>
                <w:rFonts w:asciiTheme="minorHAnsi" w:hAnsiTheme="minorHAnsi" w:cstheme="minorBidi"/>
                <w:noProof/>
              </w:rPr>
              <w:t xml:space="preserve"> </w:t>
            </w:r>
            <w:r w:rsidRPr="00C73638">
              <w:rPr>
                <w:rStyle w:val="Hyperlink"/>
                <w:noProof/>
              </w:rPr>
              <w:t>References</w:t>
            </w:r>
            <w:r>
              <w:rPr>
                <w:noProof/>
                <w:webHidden/>
              </w:rPr>
              <w:tab/>
            </w:r>
            <w:r>
              <w:rPr>
                <w:noProof/>
                <w:webHidden/>
              </w:rPr>
              <w:fldChar w:fldCharType="begin"/>
            </w:r>
            <w:r>
              <w:rPr>
                <w:noProof/>
                <w:webHidden/>
              </w:rPr>
              <w:instrText xml:space="preserve"> PAGEREF _Toc119074686 \h </w:instrText>
            </w:r>
            <w:r>
              <w:rPr>
                <w:noProof/>
                <w:webHidden/>
              </w:rPr>
            </w:r>
            <w:r>
              <w:rPr>
                <w:noProof/>
                <w:webHidden/>
              </w:rPr>
              <w:fldChar w:fldCharType="separate"/>
            </w:r>
            <w:r>
              <w:rPr>
                <w:noProof/>
                <w:webHidden/>
              </w:rPr>
              <w:t>29</w:t>
            </w:r>
            <w:r>
              <w:rPr>
                <w:noProof/>
                <w:webHidden/>
              </w:rPr>
              <w:fldChar w:fldCharType="end"/>
            </w:r>
          </w:hyperlink>
        </w:p>
        <w:p w14:paraId="332F778D" w14:textId="2FF56DF1" w:rsidR="00D4127D" w:rsidRPr="004930E3" w:rsidRDefault="00FB4FA3" w:rsidP="007A7A3E">
          <w:pPr>
            <w:spacing w:line="240" w:lineRule="auto"/>
            <w:rPr>
              <w:noProof/>
              <w:sz w:val="20"/>
              <w:szCs w:val="20"/>
            </w:rPr>
          </w:pPr>
          <w:r w:rsidRPr="004930E3">
            <w:rPr>
              <w:sz w:val="20"/>
              <w:szCs w:val="20"/>
            </w:rPr>
            <w:fldChar w:fldCharType="end"/>
          </w:r>
        </w:p>
      </w:sdtContent>
    </w:sdt>
    <w:p w14:paraId="3630070A" w14:textId="5F8365A3" w:rsidR="002D6362" w:rsidRPr="00256416" w:rsidRDefault="002D6362" w:rsidP="007A7A3E">
      <w:pPr>
        <w:spacing w:line="240" w:lineRule="auto"/>
        <w:rPr>
          <w:sz w:val="20"/>
          <w:szCs w:val="20"/>
        </w:rPr>
      </w:pPr>
    </w:p>
    <w:p w14:paraId="4EDF15BA" w14:textId="5F514F8B" w:rsidR="00D11F9F" w:rsidRDefault="00D11F9F" w:rsidP="002D6362"/>
    <w:p w14:paraId="4D657291" w14:textId="45A560EB" w:rsidR="00D11F9F" w:rsidRDefault="00D11F9F" w:rsidP="002D6362"/>
    <w:p w14:paraId="561EF3CA" w14:textId="77777777" w:rsidR="004930E3" w:rsidRDefault="004930E3" w:rsidP="006601C7">
      <w:pPr>
        <w:tabs>
          <w:tab w:val="left" w:pos="3284"/>
        </w:tabs>
      </w:pPr>
    </w:p>
    <w:p w14:paraId="241075C3" w14:textId="77777777" w:rsidR="004930E3" w:rsidRDefault="004930E3" w:rsidP="006601C7">
      <w:pPr>
        <w:tabs>
          <w:tab w:val="left" w:pos="3284"/>
        </w:tabs>
      </w:pPr>
    </w:p>
    <w:p w14:paraId="7737F09C" w14:textId="77777777" w:rsidR="004930E3" w:rsidRDefault="004930E3" w:rsidP="006601C7">
      <w:pPr>
        <w:tabs>
          <w:tab w:val="left" w:pos="3284"/>
        </w:tabs>
      </w:pPr>
    </w:p>
    <w:p w14:paraId="51DB147D" w14:textId="77777777" w:rsidR="004930E3" w:rsidRDefault="004930E3" w:rsidP="006601C7">
      <w:pPr>
        <w:tabs>
          <w:tab w:val="left" w:pos="3284"/>
        </w:tabs>
      </w:pPr>
    </w:p>
    <w:p w14:paraId="13CAA58E" w14:textId="77777777" w:rsidR="004930E3" w:rsidRDefault="004930E3" w:rsidP="006601C7">
      <w:pPr>
        <w:tabs>
          <w:tab w:val="left" w:pos="3284"/>
        </w:tabs>
      </w:pPr>
    </w:p>
    <w:p w14:paraId="4475FDE3" w14:textId="77777777" w:rsidR="004930E3" w:rsidRDefault="004930E3" w:rsidP="006601C7">
      <w:pPr>
        <w:tabs>
          <w:tab w:val="left" w:pos="3284"/>
        </w:tabs>
      </w:pPr>
    </w:p>
    <w:p w14:paraId="7483DEC6" w14:textId="603DF893" w:rsidR="00D11F9F" w:rsidRDefault="006601C7" w:rsidP="006601C7">
      <w:pPr>
        <w:tabs>
          <w:tab w:val="left" w:pos="3284"/>
        </w:tabs>
      </w:pPr>
      <w:r>
        <w:tab/>
      </w:r>
    </w:p>
    <w:p w14:paraId="7A87851F" w14:textId="3C0AEAED" w:rsidR="00256416" w:rsidRDefault="00256416" w:rsidP="002D6362"/>
    <w:p w14:paraId="09E358E6" w14:textId="475C284D" w:rsidR="00256416" w:rsidRDefault="00256416" w:rsidP="002D6362"/>
    <w:p w14:paraId="77C0F42D" w14:textId="5545790C" w:rsidR="00256416" w:rsidRDefault="00256416" w:rsidP="002D6362"/>
    <w:p w14:paraId="6541ABAE" w14:textId="77777777" w:rsidR="00256416" w:rsidRPr="002D6362" w:rsidRDefault="00256416" w:rsidP="002D6362"/>
    <w:p w14:paraId="72F59D74" w14:textId="36403641" w:rsidR="0074684B" w:rsidRDefault="007E6FD2" w:rsidP="007E6FD2">
      <w:pPr>
        <w:pStyle w:val="Heading1"/>
        <w:numPr>
          <w:ilvl w:val="0"/>
          <w:numId w:val="0"/>
        </w:numPr>
        <w:ind w:left="360" w:hanging="360"/>
      </w:pPr>
      <w:bookmarkStart w:id="2" w:name="_Toc119074635"/>
      <w:r>
        <w:lastRenderedPageBreak/>
        <w:t>Table of Figure</w:t>
      </w:r>
      <w:bookmarkEnd w:id="2"/>
    </w:p>
    <w:p w14:paraId="586E2C63" w14:textId="77777777" w:rsidR="007E6FD2" w:rsidRPr="007E6FD2" w:rsidRDefault="007E6FD2" w:rsidP="007E6FD2"/>
    <w:p w14:paraId="048874DA" w14:textId="6FA57FAF" w:rsidR="007A7A3E" w:rsidRDefault="002D6362">
      <w:pPr>
        <w:pStyle w:val="TableofFigures"/>
        <w:tabs>
          <w:tab w:val="right" w:leader="dot" w:pos="9016"/>
        </w:tabs>
        <w:rPr>
          <w:rFonts w:asciiTheme="minorHAnsi" w:hAnsiTheme="minorHAnsi" w:cstheme="minorBidi"/>
          <w:noProof/>
        </w:rPr>
      </w:pPr>
      <w:r w:rsidRPr="00980F92">
        <w:rPr>
          <w:sz w:val="20"/>
          <w:szCs w:val="20"/>
        </w:rPr>
        <w:fldChar w:fldCharType="begin"/>
      </w:r>
      <w:r w:rsidRPr="00980F92">
        <w:rPr>
          <w:sz w:val="20"/>
          <w:szCs w:val="20"/>
        </w:rPr>
        <w:instrText xml:space="preserve"> TOC \h \z \c "Figure" </w:instrText>
      </w:r>
      <w:r w:rsidRPr="00980F92">
        <w:rPr>
          <w:sz w:val="20"/>
          <w:szCs w:val="20"/>
        </w:rPr>
        <w:fldChar w:fldCharType="separate"/>
      </w:r>
      <w:hyperlink w:anchor="_Toc119074687" w:history="1">
        <w:r w:rsidR="007A7A3E" w:rsidRPr="00752FFB">
          <w:rPr>
            <w:rStyle w:val="Hyperlink"/>
            <w:noProof/>
          </w:rPr>
          <w:t>Figure 1 Theremin appearance</w:t>
        </w:r>
        <w:r w:rsidR="007A7A3E">
          <w:rPr>
            <w:noProof/>
            <w:webHidden/>
          </w:rPr>
          <w:tab/>
        </w:r>
        <w:r w:rsidR="007A7A3E">
          <w:rPr>
            <w:noProof/>
            <w:webHidden/>
          </w:rPr>
          <w:fldChar w:fldCharType="begin"/>
        </w:r>
        <w:r w:rsidR="007A7A3E">
          <w:rPr>
            <w:noProof/>
            <w:webHidden/>
          </w:rPr>
          <w:instrText xml:space="preserve"> PAGEREF _Toc119074687 \h </w:instrText>
        </w:r>
        <w:r w:rsidR="007A7A3E">
          <w:rPr>
            <w:noProof/>
            <w:webHidden/>
          </w:rPr>
        </w:r>
        <w:r w:rsidR="007A7A3E">
          <w:rPr>
            <w:noProof/>
            <w:webHidden/>
          </w:rPr>
          <w:fldChar w:fldCharType="separate"/>
        </w:r>
        <w:r w:rsidR="007A7A3E">
          <w:rPr>
            <w:noProof/>
            <w:webHidden/>
          </w:rPr>
          <w:t>6</w:t>
        </w:r>
        <w:r w:rsidR="007A7A3E">
          <w:rPr>
            <w:noProof/>
            <w:webHidden/>
          </w:rPr>
          <w:fldChar w:fldCharType="end"/>
        </w:r>
      </w:hyperlink>
    </w:p>
    <w:p w14:paraId="01F793E9" w14:textId="00D7D643" w:rsidR="007A7A3E" w:rsidRDefault="007A7A3E">
      <w:pPr>
        <w:pStyle w:val="TableofFigures"/>
        <w:tabs>
          <w:tab w:val="right" w:leader="dot" w:pos="9016"/>
        </w:tabs>
        <w:rPr>
          <w:rFonts w:asciiTheme="minorHAnsi" w:hAnsiTheme="minorHAnsi" w:cstheme="minorBidi"/>
          <w:noProof/>
        </w:rPr>
      </w:pPr>
      <w:hyperlink w:anchor="_Toc119074688" w:history="1">
        <w:r w:rsidRPr="00752FFB">
          <w:rPr>
            <w:rStyle w:val="Hyperlink"/>
            <w:noProof/>
          </w:rPr>
          <w:t>Figure 2. Leap Motion Controller</w:t>
        </w:r>
        <w:r>
          <w:rPr>
            <w:noProof/>
            <w:webHidden/>
          </w:rPr>
          <w:tab/>
        </w:r>
        <w:r>
          <w:rPr>
            <w:noProof/>
            <w:webHidden/>
          </w:rPr>
          <w:fldChar w:fldCharType="begin"/>
        </w:r>
        <w:r>
          <w:rPr>
            <w:noProof/>
            <w:webHidden/>
          </w:rPr>
          <w:instrText xml:space="preserve"> PAGEREF _Toc119074688 \h </w:instrText>
        </w:r>
        <w:r>
          <w:rPr>
            <w:noProof/>
            <w:webHidden/>
          </w:rPr>
        </w:r>
        <w:r>
          <w:rPr>
            <w:noProof/>
            <w:webHidden/>
          </w:rPr>
          <w:fldChar w:fldCharType="separate"/>
        </w:r>
        <w:r>
          <w:rPr>
            <w:noProof/>
            <w:webHidden/>
          </w:rPr>
          <w:t>6</w:t>
        </w:r>
        <w:r>
          <w:rPr>
            <w:noProof/>
            <w:webHidden/>
          </w:rPr>
          <w:fldChar w:fldCharType="end"/>
        </w:r>
      </w:hyperlink>
    </w:p>
    <w:p w14:paraId="11F1F46A" w14:textId="60EEC853" w:rsidR="007A7A3E" w:rsidRDefault="007A7A3E">
      <w:pPr>
        <w:pStyle w:val="TableofFigures"/>
        <w:tabs>
          <w:tab w:val="right" w:leader="dot" w:pos="9016"/>
        </w:tabs>
        <w:rPr>
          <w:rFonts w:asciiTheme="minorHAnsi" w:hAnsiTheme="minorHAnsi" w:cstheme="minorBidi"/>
          <w:noProof/>
        </w:rPr>
      </w:pPr>
      <w:hyperlink w:anchor="_Toc119074689" w:history="1">
        <w:r w:rsidRPr="00752FFB">
          <w:rPr>
            <w:rStyle w:val="Hyperlink"/>
            <w:noProof/>
          </w:rPr>
          <w:t>Figure 3.  Ultraleap hand tracking interaction zones</w:t>
        </w:r>
        <w:r>
          <w:rPr>
            <w:noProof/>
            <w:webHidden/>
          </w:rPr>
          <w:tab/>
        </w:r>
        <w:r>
          <w:rPr>
            <w:noProof/>
            <w:webHidden/>
          </w:rPr>
          <w:fldChar w:fldCharType="begin"/>
        </w:r>
        <w:r>
          <w:rPr>
            <w:noProof/>
            <w:webHidden/>
          </w:rPr>
          <w:instrText xml:space="preserve"> PAGEREF _Toc119074689 \h </w:instrText>
        </w:r>
        <w:r>
          <w:rPr>
            <w:noProof/>
            <w:webHidden/>
          </w:rPr>
        </w:r>
        <w:r>
          <w:rPr>
            <w:noProof/>
            <w:webHidden/>
          </w:rPr>
          <w:fldChar w:fldCharType="separate"/>
        </w:r>
        <w:r>
          <w:rPr>
            <w:noProof/>
            <w:webHidden/>
          </w:rPr>
          <w:t>7</w:t>
        </w:r>
        <w:r>
          <w:rPr>
            <w:noProof/>
            <w:webHidden/>
          </w:rPr>
          <w:fldChar w:fldCharType="end"/>
        </w:r>
      </w:hyperlink>
    </w:p>
    <w:p w14:paraId="0A3A44C7" w14:textId="55265153" w:rsidR="007A7A3E" w:rsidRDefault="007A7A3E">
      <w:pPr>
        <w:pStyle w:val="TableofFigures"/>
        <w:tabs>
          <w:tab w:val="right" w:leader="dot" w:pos="9016"/>
        </w:tabs>
        <w:rPr>
          <w:rFonts w:asciiTheme="minorHAnsi" w:hAnsiTheme="minorHAnsi" w:cstheme="minorBidi"/>
          <w:noProof/>
        </w:rPr>
      </w:pPr>
      <w:hyperlink w:anchor="_Toc119074690" w:history="1">
        <w:r w:rsidRPr="00752FFB">
          <w:rPr>
            <w:rStyle w:val="Hyperlink"/>
            <w:noProof/>
          </w:rPr>
          <w:t>Figure 4. Software implemented by former students</w:t>
        </w:r>
        <w:r>
          <w:rPr>
            <w:noProof/>
            <w:webHidden/>
          </w:rPr>
          <w:tab/>
        </w:r>
        <w:r>
          <w:rPr>
            <w:noProof/>
            <w:webHidden/>
          </w:rPr>
          <w:fldChar w:fldCharType="begin"/>
        </w:r>
        <w:r>
          <w:rPr>
            <w:noProof/>
            <w:webHidden/>
          </w:rPr>
          <w:instrText xml:space="preserve"> PAGEREF _Toc119074690 \h </w:instrText>
        </w:r>
        <w:r>
          <w:rPr>
            <w:noProof/>
            <w:webHidden/>
          </w:rPr>
        </w:r>
        <w:r>
          <w:rPr>
            <w:noProof/>
            <w:webHidden/>
          </w:rPr>
          <w:fldChar w:fldCharType="separate"/>
        </w:r>
        <w:r>
          <w:rPr>
            <w:noProof/>
            <w:webHidden/>
          </w:rPr>
          <w:t>8</w:t>
        </w:r>
        <w:r>
          <w:rPr>
            <w:noProof/>
            <w:webHidden/>
          </w:rPr>
          <w:fldChar w:fldCharType="end"/>
        </w:r>
      </w:hyperlink>
    </w:p>
    <w:p w14:paraId="786D4E98" w14:textId="660EF1C9" w:rsidR="007A7A3E" w:rsidRDefault="007A7A3E">
      <w:pPr>
        <w:pStyle w:val="TableofFigures"/>
        <w:tabs>
          <w:tab w:val="right" w:leader="dot" w:pos="9016"/>
        </w:tabs>
        <w:rPr>
          <w:rFonts w:asciiTheme="minorHAnsi" w:hAnsiTheme="minorHAnsi" w:cstheme="minorBidi"/>
          <w:noProof/>
        </w:rPr>
      </w:pPr>
      <w:hyperlink w:anchor="_Toc119074691" w:history="1">
        <w:r w:rsidRPr="00752FFB">
          <w:rPr>
            <w:rStyle w:val="Hyperlink"/>
            <w:noProof/>
          </w:rPr>
          <w:t>Figure 5. Physics representations of hands and VR controllers with interaction in Unity</w:t>
        </w:r>
        <w:r>
          <w:rPr>
            <w:noProof/>
            <w:webHidden/>
          </w:rPr>
          <w:tab/>
        </w:r>
        <w:r>
          <w:rPr>
            <w:noProof/>
            <w:webHidden/>
          </w:rPr>
          <w:fldChar w:fldCharType="begin"/>
        </w:r>
        <w:r>
          <w:rPr>
            <w:noProof/>
            <w:webHidden/>
          </w:rPr>
          <w:instrText xml:space="preserve"> PAGEREF _Toc119074691 \h </w:instrText>
        </w:r>
        <w:r>
          <w:rPr>
            <w:noProof/>
            <w:webHidden/>
          </w:rPr>
        </w:r>
        <w:r>
          <w:rPr>
            <w:noProof/>
            <w:webHidden/>
          </w:rPr>
          <w:fldChar w:fldCharType="separate"/>
        </w:r>
        <w:r>
          <w:rPr>
            <w:noProof/>
            <w:webHidden/>
          </w:rPr>
          <w:t>10</w:t>
        </w:r>
        <w:r>
          <w:rPr>
            <w:noProof/>
            <w:webHidden/>
          </w:rPr>
          <w:fldChar w:fldCharType="end"/>
        </w:r>
      </w:hyperlink>
    </w:p>
    <w:p w14:paraId="146D284A" w14:textId="3C62A5A7" w:rsidR="007A7A3E" w:rsidRDefault="007A7A3E">
      <w:pPr>
        <w:pStyle w:val="TableofFigures"/>
        <w:tabs>
          <w:tab w:val="right" w:leader="dot" w:pos="9016"/>
        </w:tabs>
        <w:rPr>
          <w:rFonts w:asciiTheme="minorHAnsi" w:hAnsiTheme="minorHAnsi" w:cstheme="minorBidi"/>
          <w:noProof/>
        </w:rPr>
      </w:pPr>
      <w:hyperlink w:anchor="_Toc119074692" w:history="1">
        <w:r w:rsidRPr="00752FFB">
          <w:rPr>
            <w:rStyle w:val="Hyperlink"/>
            <w:noProof/>
          </w:rPr>
          <w:t>Figure 6. An example of a OnAudioFilterRead function from Unity documentation</w:t>
        </w:r>
        <w:r>
          <w:rPr>
            <w:noProof/>
            <w:webHidden/>
          </w:rPr>
          <w:tab/>
        </w:r>
        <w:r>
          <w:rPr>
            <w:noProof/>
            <w:webHidden/>
          </w:rPr>
          <w:fldChar w:fldCharType="begin"/>
        </w:r>
        <w:r>
          <w:rPr>
            <w:noProof/>
            <w:webHidden/>
          </w:rPr>
          <w:instrText xml:space="preserve"> PAGEREF _Toc119074692 \h </w:instrText>
        </w:r>
        <w:r>
          <w:rPr>
            <w:noProof/>
            <w:webHidden/>
          </w:rPr>
        </w:r>
        <w:r>
          <w:rPr>
            <w:noProof/>
            <w:webHidden/>
          </w:rPr>
          <w:fldChar w:fldCharType="separate"/>
        </w:r>
        <w:r>
          <w:rPr>
            <w:noProof/>
            <w:webHidden/>
          </w:rPr>
          <w:t>11</w:t>
        </w:r>
        <w:r>
          <w:rPr>
            <w:noProof/>
            <w:webHidden/>
          </w:rPr>
          <w:fldChar w:fldCharType="end"/>
        </w:r>
      </w:hyperlink>
    </w:p>
    <w:p w14:paraId="3AAF5728" w14:textId="0DD36A0E" w:rsidR="007A7A3E" w:rsidRDefault="007A7A3E">
      <w:pPr>
        <w:pStyle w:val="TableofFigures"/>
        <w:tabs>
          <w:tab w:val="right" w:leader="dot" w:pos="9016"/>
        </w:tabs>
        <w:rPr>
          <w:rFonts w:asciiTheme="minorHAnsi" w:hAnsiTheme="minorHAnsi" w:cstheme="minorBidi"/>
          <w:noProof/>
        </w:rPr>
      </w:pPr>
      <w:hyperlink w:anchor="_Toc119074693" w:history="1">
        <w:r w:rsidRPr="00752FFB">
          <w:rPr>
            <w:rStyle w:val="Hyperlink"/>
            <w:noProof/>
          </w:rPr>
          <w:t>Figure 7. An example of csd file</w:t>
        </w:r>
        <w:r>
          <w:rPr>
            <w:noProof/>
            <w:webHidden/>
          </w:rPr>
          <w:tab/>
        </w:r>
        <w:r>
          <w:rPr>
            <w:noProof/>
            <w:webHidden/>
          </w:rPr>
          <w:fldChar w:fldCharType="begin"/>
        </w:r>
        <w:r>
          <w:rPr>
            <w:noProof/>
            <w:webHidden/>
          </w:rPr>
          <w:instrText xml:space="preserve"> PAGEREF _Toc119074693 \h </w:instrText>
        </w:r>
        <w:r>
          <w:rPr>
            <w:noProof/>
            <w:webHidden/>
          </w:rPr>
        </w:r>
        <w:r>
          <w:rPr>
            <w:noProof/>
            <w:webHidden/>
          </w:rPr>
          <w:fldChar w:fldCharType="separate"/>
        </w:r>
        <w:r>
          <w:rPr>
            <w:noProof/>
            <w:webHidden/>
          </w:rPr>
          <w:t>12</w:t>
        </w:r>
        <w:r>
          <w:rPr>
            <w:noProof/>
            <w:webHidden/>
          </w:rPr>
          <w:fldChar w:fldCharType="end"/>
        </w:r>
      </w:hyperlink>
    </w:p>
    <w:p w14:paraId="73AF5CD0" w14:textId="1F2A072E" w:rsidR="007A7A3E" w:rsidRDefault="007A7A3E">
      <w:pPr>
        <w:pStyle w:val="TableofFigures"/>
        <w:tabs>
          <w:tab w:val="right" w:leader="dot" w:pos="9016"/>
        </w:tabs>
        <w:rPr>
          <w:rFonts w:asciiTheme="minorHAnsi" w:hAnsiTheme="minorHAnsi" w:cstheme="minorBidi"/>
          <w:noProof/>
        </w:rPr>
      </w:pPr>
      <w:hyperlink w:anchor="_Toc119074694" w:history="1">
        <w:r w:rsidRPr="00752FFB">
          <w:rPr>
            <w:rStyle w:val="Hyperlink"/>
            <w:noProof/>
          </w:rPr>
          <w:t>Figure 8. Calculating size of each note in playing area</w:t>
        </w:r>
        <w:r>
          <w:rPr>
            <w:noProof/>
            <w:webHidden/>
          </w:rPr>
          <w:tab/>
        </w:r>
        <w:r>
          <w:rPr>
            <w:noProof/>
            <w:webHidden/>
          </w:rPr>
          <w:fldChar w:fldCharType="begin"/>
        </w:r>
        <w:r>
          <w:rPr>
            <w:noProof/>
            <w:webHidden/>
          </w:rPr>
          <w:instrText xml:space="preserve"> PAGEREF _Toc119074694 \h </w:instrText>
        </w:r>
        <w:r>
          <w:rPr>
            <w:noProof/>
            <w:webHidden/>
          </w:rPr>
        </w:r>
        <w:r>
          <w:rPr>
            <w:noProof/>
            <w:webHidden/>
          </w:rPr>
          <w:fldChar w:fldCharType="separate"/>
        </w:r>
        <w:r>
          <w:rPr>
            <w:noProof/>
            <w:webHidden/>
          </w:rPr>
          <w:t>14</w:t>
        </w:r>
        <w:r>
          <w:rPr>
            <w:noProof/>
            <w:webHidden/>
          </w:rPr>
          <w:fldChar w:fldCharType="end"/>
        </w:r>
      </w:hyperlink>
    </w:p>
    <w:p w14:paraId="29889C1D" w14:textId="0A08A70D" w:rsidR="007A7A3E" w:rsidRDefault="007A7A3E">
      <w:pPr>
        <w:pStyle w:val="TableofFigures"/>
        <w:tabs>
          <w:tab w:val="right" w:leader="dot" w:pos="9016"/>
        </w:tabs>
        <w:rPr>
          <w:rFonts w:asciiTheme="minorHAnsi" w:hAnsiTheme="minorHAnsi" w:cstheme="minorBidi"/>
          <w:noProof/>
        </w:rPr>
      </w:pPr>
      <w:hyperlink w:anchor="_Toc119074695" w:history="1">
        <w:r w:rsidRPr="00752FFB">
          <w:rPr>
            <w:rStyle w:val="Hyperlink"/>
            <w:noProof/>
          </w:rPr>
          <w:t>Figure 9. Computing fixed and continuous frequency</w:t>
        </w:r>
        <w:r>
          <w:rPr>
            <w:noProof/>
            <w:webHidden/>
          </w:rPr>
          <w:tab/>
        </w:r>
        <w:r>
          <w:rPr>
            <w:noProof/>
            <w:webHidden/>
          </w:rPr>
          <w:fldChar w:fldCharType="begin"/>
        </w:r>
        <w:r>
          <w:rPr>
            <w:noProof/>
            <w:webHidden/>
          </w:rPr>
          <w:instrText xml:space="preserve"> PAGEREF _Toc119074695 \h </w:instrText>
        </w:r>
        <w:r>
          <w:rPr>
            <w:noProof/>
            <w:webHidden/>
          </w:rPr>
        </w:r>
        <w:r>
          <w:rPr>
            <w:noProof/>
            <w:webHidden/>
          </w:rPr>
          <w:fldChar w:fldCharType="separate"/>
        </w:r>
        <w:r>
          <w:rPr>
            <w:noProof/>
            <w:webHidden/>
          </w:rPr>
          <w:t>14</w:t>
        </w:r>
        <w:r>
          <w:rPr>
            <w:noProof/>
            <w:webHidden/>
          </w:rPr>
          <w:fldChar w:fldCharType="end"/>
        </w:r>
      </w:hyperlink>
    </w:p>
    <w:p w14:paraId="78D9C472" w14:textId="27A912DD" w:rsidR="007A7A3E" w:rsidRDefault="007A7A3E">
      <w:pPr>
        <w:pStyle w:val="TableofFigures"/>
        <w:tabs>
          <w:tab w:val="right" w:leader="dot" w:pos="9016"/>
        </w:tabs>
        <w:rPr>
          <w:rFonts w:asciiTheme="minorHAnsi" w:hAnsiTheme="minorHAnsi" w:cstheme="minorBidi"/>
          <w:noProof/>
        </w:rPr>
      </w:pPr>
      <w:hyperlink w:anchor="_Toc119074696" w:history="1">
        <w:r w:rsidRPr="00752FFB">
          <w:rPr>
            <w:rStyle w:val="Hyperlink"/>
            <w:noProof/>
          </w:rPr>
          <w:t>Figure 10. Computing amplitude based on mouse position</w:t>
        </w:r>
        <w:r>
          <w:rPr>
            <w:noProof/>
            <w:webHidden/>
          </w:rPr>
          <w:tab/>
        </w:r>
        <w:r>
          <w:rPr>
            <w:noProof/>
            <w:webHidden/>
          </w:rPr>
          <w:fldChar w:fldCharType="begin"/>
        </w:r>
        <w:r>
          <w:rPr>
            <w:noProof/>
            <w:webHidden/>
          </w:rPr>
          <w:instrText xml:space="preserve"> PAGEREF _Toc119074696 \h </w:instrText>
        </w:r>
        <w:r>
          <w:rPr>
            <w:noProof/>
            <w:webHidden/>
          </w:rPr>
        </w:r>
        <w:r>
          <w:rPr>
            <w:noProof/>
            <w:webHidden/>
          </w:rPr>
          <w:fldChar w:fldCharType="separate"/>
        </w:r>
        <w:r>
          <w:rPr>
            <w:noProof/>
            <w:webHidden/>
          </w:rPr>
          <w:t>15</w:t>
        </w:r>
        <w:r>
          <w:rPr>
            <w:noProof/>
            <w:webHidden/>
          </w:rPr>
          <w:fldChar w:fldCharType="end"/>
        </w:r>
      </w:hyperlink>
    </w:p>
    <w:p w14:paraId="5552474B" w14:textId="5A956D94" w:rsidR="007A7A3E" w:rsidRDefault="007A7A3E">
      <w:pPr>
        <w:pStyle w:val="TableofFigures"/>
        <w:tabs>
          <w:tab w:val="right" w:leader="dot" w:pos="9016"/>
        </w:tabs>
        <w:rPr>
          <w:rFonts w:asciiTheme="minorHAnsi" w:hAnsiTheme="minorHAnsi" w:cstheme="minorBidi"/>
          <w:noProof/>
        </w:rPr>
      </w:pPr>
      <w:hyperlink w:anchor="_Toc119074697" w:history="1">
        <w:r w:rsidRPr="00752FFB">
          <w:rPr>
            <w:rStyle w:val="Hyperlink"/>
            <w:noProof/>
          </w:rPr>
          <w:t>Figure 11. Using OnAudioFilterRead() function to generate sound</w:t>
        </w:r>
        <w:r>
          <w:rPr>
            <w:noProof/>
            <w:webHidden/>
          </w:rPr>
          <w:tab/>
        </w:r>
        <w:r>
          <w:rPr>
            <w:noProof/>
            <w:webHidden/>
          </w:rPr>
          <w:fldChar w:fldCharType="begin"/>
        </w:r>
        <w:r>
          <w:rPr>
            <w:noProof/>
            <w:webHidden/>
          </w:rPr>
          <w:instrText xml:space="preserve"> PAGEREF _Toc119074697 \h </w:instrText>
        </w:r>
        <w:r>
          <w:rPr>
            <w:noProof/>
            <w:webHidden/>
          </w:rPr>
        </w:r>
        <w:r>
          <w:rPr>
            <w:noProof/>
            <w:webHidden/>
          </w:rPr>
          <w:fldChar w:fldCharType="separate"/>
        </w:r>
        <w:r>
          <w:rPr>
            <w:noProof/>
            <w:webHidden/>
          </w:rPr>
          <w:t>15</w:t>
        </w:r>
        <w:r>
          <w:rPr>
            <w:noProof/>
            <w:webHidden/>
          </w:rPr>
          <w:fldChar w:fldCharType="end"/>
        </w:r>
      </w:hyperlink>
    </w:p>
    <w:p w14:paraId="5085E814" w14:textId="47F2D741" w:rsidR="007A7A3E" w:rsidRDefault="007A7A3E">
      <w:pPr>
        <w:pStyle w:val="TableofFigures"/>
        <w:tabs>
          <w:tab w:val="right" w:leader="dot" w:pos="9016"/>
        </w:tabs>
        <w:rPr>
          <w:rFonts w:asciiTheme="minorHAnsi" w:hAnsiTheme="minorHAnsi" w:cstheme="minorBidi"/>
          <w:noProof/>
        </w:rPr>
      </w:pPr>
      <w:hyperlink w:anchor="_Toc119074698" w:history="1">
        <w:r w:rsidRPr="00752FFB">
          <w:rPr>
            <w:rStyle w:val="Hyperlink"/>
            <w:noProof/>
          </w:rPr>
          <w:t>Figure 12. A software implementation of using mouse controller input to produce sound in Unity</w:t>
        </w:r>
        <w:r>
          <w:rPr>
            <w:noProof/>
            <w:webHidden/>
          </w:rPr>
          <w:tab/>
        </w:r>
        <w:r>
          <w:rPr>
            <w:noProof/>
            <w:webHidden/>
          </w:rPr>
          <w:fldChar w:fldCharType="begin"/>
        </w:r>
        <w:r>
          <w:rPr>
            <w:noProof/>
            <w:webHidden/>
          </w:rPr>
          <w:instrText xml:space="preserve"> PAGEREF _Toc119074698 \h </w:instrText>
        </w:r>
        <w:r>
          <w:rPr>
            <w:noProof/>
            <w:webHidden/>
          </w:rPr>
        </w:r>
        <w:r>
          <w:rPr>
            <w:noProof/>
            <w:webHidden/>
          </w:rPr>
          <w:fldChar w:fldCharType="separate"/>
        </w:r>
        <w:r>
          <w:rPr>
            <w:noProof/>
            <w:webHidden/>
          </w:rPr>
          <w:t>15</w:t>
        </w:r>
        <w:r>
          <w:rPr>
            <w:noProof/>
            <w:webHidden/>
          </w:rPr>
          <w:fldChar w:fldCharType="end"/>
        </w:r>
      </w:hyperlink>
    </w:p>
    <w:p w14:paraId="3C252D52" w14:textId="532BBCB2" w:rsidR="007A7A3E" w:rsidRDefault="007A7A3E">
      <w:pPr>
        <w:pStyle w:val="TableofFigures"/>
        <w:tabs>
          <w:tab w:val="right" w:leader="dot" w:pos="9016"/>
        </w:tabs>
        <w:rPr>
          <w:rFonts w:asciiTheme="minorHAnsi" w:hAnsiTheme="minorHAnsi" w:cstheme="minorBidi"/>
          <w:noProof/>
        </w:rPr>
      </w:pPr>
      <w:hyperlink w:anchor="_Toc119074699" w:history="1">
        <w:r w:rsidRPr="00752FFB">
          <w:rPr>
            <w:rStyle w:val="Hyperlink"/>
            <w:noProof/>
          </w:rPr>
          <w:t>Figure 13. Computing the position of both hands in playing space</w:t>
        </w:r>
        <w:r>
          <w:rPr>
            <w:noProof/>
            <w:webHidden/>
          </w:rPr>
          <w:tab/>
        </w:r>
        <w:r>
          <w:rPr>
            <w:noProof/>
            <w:webHidden/>
          </w:rPr>
          <w:fldChar w:fldCharType="begin"/>
        </w:r>
        <w:r>
          <w:rPr>
            <w:noProof/>
            <w:webHidden/>
          </w:rPr>
          <w:instrText xml:space="preserve"> PAGEREF _Toc119074699 \h </w:instrText>
        </w:r>
        <w:r>
          <w:rPr>
            <w:noProof/>
            <w:webHidden/>
          </w:rPr>
        </w:r>
        <w:r>
          <w:rPr>
            <w:noProof/>
            <w:webHidden/>
          </w:rPr>
          <w:fldChar w:fldCharType="separate"/>
        </w:r>
        <w:r>
          <w:rPr>
            <w:noProof/>
            <w:webHidden/>
          </w:rPr>
          <w:t>16</w:t>
        </w:r>
        <w:r>
          <w:rPr>
            <w:noProof/>
            <w:webHidden/>
          </w:rPr>
          <w:fldChar w:fldCharType="end"/>
        </w:r>
      </w:hyperlink>
    </w:p>
    <w:p w14:paraId="79486566" w14:textId="320329B1" w:rsidR="007A7A3E" w:rsidRDefault="007A7A3E">
      <w:pPr>
        <w:pStyle w:val="TableofFigures"/>
        <w:tabs>
          <w:tab w:val="right" w:leader="dot" w:pos="9016"/>
        </w:tabs>
        <w:rPr>
          <w:rFonts w:asciiTheme="minorHAnsi" w:hAnsiTheme="minorHAnsi" w:cstheme="minorBidi"/>
          <w:noProof/>
        </w:rPr>
      </w:pPr>
      <w:hyperlink w:anchor="_Toc119074700" w:history="1">
        <w:r w:rsidRPr="00752FFB">
          <w:rPr>
            <w:rStyle w:val="Hyperlink"/>
            <w:noProof/>
          </w:rPr>
          <w:t>Figure 14. Computing Frequency based on right hand position</w:t>
        </w:r>
        <w:r>
          <w:rPr>
            <w:noProof/>
            <w:webHidden/>
          </w:rPr>
          <w:tab/>
        </w:r>
        <w:r>
          <w:rPr>
            <w:noProof/>
            <w:webHidden/>
          </w:rPr>
          <w:fldChar w:fldCharType="begin"/>
        </w:r>
        <w:r>
          <w:rPr>
            <w:noProof/>
            <w:webHidden/>
          </w:rPr>
          <w:instrText xml:space="preserve"> PAGEREF _Toc119074700 \h </w:instrText>
        </w:r>
        <w:r>
          <w:rPr>
            <w:noProof/>
            <w:webHidden/>
          </w:rPr>
        </w:r>
        <w:r>
          <w:rPr>
            <w:noProof/>
            <w:webHidden/>
          </w:rPr>
          <w:fldChar w:fldCharType="separate"/>
        </w:r>
        <w:r>
          <w:rPr>
            <w:noProof/>
            <w:webHidden/>
          </w:rPr>
          <w:t>16</w:t>
        </w:r>
        <w:r>
          <w:rPr>
            <w:noProof/>
            <w:webHidden/>
          </w:rPr>
          <w:fldChar w:fldCharType="end"/>
        </w:r>
      </w:hyperlink>
    </w:p>
    <w:p w14:paraId="6966E640" w14:textId="0B5E7D32" w:rsidR="007A7A3E" w:rsidRDefault="007A7A3E">
      <w:pPr>
        <w:pStyle w:val="TableofFigures"/>
        <w:tabs>
          <w:tab w:val="right" w:leader="dot" w:pos="9016"/>
        </w:tabs>
        <w:rPr>
          <w:rFonts w:asciiTheme="minorHAnsi" w:hAnsiTheme="minorHAnsi" w:cstheme="minorBidi"/>
          <w:noProof/>
        </w:rPr>
      </w:pPr>
      <w:hyperlink w:anchor="_Toc119074701" w:history="1">
        <w:r w:rsidRPr="00752FFB">
          <w:rPr>
            <w:rStyle w:val="Hyperlink"/>
            <w:noProof/>
          </w:rPr>
          <w:t>Figure 15. Computing Amplitude based on left hand position</w:t>
        </w:r>
        <w:r>
          <w:rPr>
            <w:noProof/>
            <w:webHidden/>
          </w:rPr>
          <w:tab/>
        </w:r>
        <w:r>
          <w:rPr>
            <w:noProof/>
            <w:webHidden/>
          </w:rPr>
          <w:fldChar w:fldCharType="begin"/>
        </w:r>
        <w:r>
          <w:rPr>
            <w:noProof/>
            <w:webHidden/>
          </w:rPr>
          <w:instrText xml:space="preserve"> PAGEREF _Toc119074701 \h </w:instrText>
        </w:r>
        <w:r>
          <w:rPr>
            <w:noProof/>
            <w:webHidden/>
          </w:rPr>
        </w:r>
        <w:r>
          <w:rPr>
            <w:noProof/>
            <w:webHidden/>
          </w:rPr>
          <w:fldChar w:fldCharType="separate"/>
        </w:r>
        <w:r>
          <w:rPr>
            <w:noProof/>
            <w:webHidden/>
          </w:rPr>
          <w:t>17</w:t>
        </w:r>
        <w:r>
          <w:rPr>
            <w:noProof/>
            <w:webHidden/>
          </w:rPr>
          <w:fldChar w:fldCharType="end"/>
        </w:r>
      </w:hyperlink>
    </w:p>
    <w:p w14:paraId="2B9C0A2E" w14:textId="2EEFA286" w:rsidR="007A7A3E" w:rsidRDefault="007A7A3E">
      <w:pPr>
        <w:pStyle w:val="TableofFigures"/>
        <w:tabs>
          <w:tab w:val="right" w:leader="dot" w:pos="9016"/>
        </w:tabs>
        <w:rPr>
          <w:rFonts w:asciiTheme="minorHAnsi" w:hAnsiTheme="minorHAnsi" w:cstheme="minorBidi"/>
          <w:noProof/>
        </w:rPr>
      </w:pPr>
      <w:hyperlink w:anchor="_Toc119074702" w:history="1">
        <w:r w:rsidRPr="00752FFB">
          <w:rPr>
            <w:rStyle w:val="Hyperlink"/>
            <w:noProof/>
          </w:rPr>
          <w:t>Figure 16. Smoothing the transition of amplitude to prevent pop sound in the buffer.</w:t>
        </w:r>
        <w:r>
          <w:rPr>
            <w:noProof/>
            <w:webHidden/>
          </w:rPr>
          <w:tab/>
        </w:r>
        <w:r>
          <w:rPr>
            <w:noProof/>
            <w:webHidden/>
          </w:rPr>
          <w:fldChar w:fldCharType="begin"/>
        </w:r>
        <w:r>
          <w:rPr>
            <w:noProof/>
            <w:webHidden/>
          </w:rPr>
          <w:instrText xml:space="preserve"> PAGEREF _Toc119074702 \h </w:instrText>
        </w:r>
        <w:r>
          <w:rPr>
            <w:noProof/>
            <w:webHidden/>
          </w:rPr>
        </w:r>
        <w:r>
          <w:rPr>
            <w:noProof/>
            <w:webHidden/>
          </w:rPr>
          <w:fldChar w:fldCharType="separate"/>
        </w:r>
        <w:r>
          <w:rPr>
            <w:noProof/>
            <w:webHidden/>
          </w:rPr>
          <w:t>17</w:t>
        </w:r>
        <w:r>
          <w:rPr>
            <w:noProof/>
            <w:webHidden/>
          </w:rPr>
          <w:fldChar w:fldCharType="end"/>
        </w:r>
      </w:hyperlink>
    </w:p>
    <w:p w14:paraId="1C3F53E4" w14:textId="600CE84C" w:rsidR="007A7A3E" w:rsidRDefault="007A7A3E">
      <w:pPr>
        <w:pStyle w:val="TableofFigures"/>
        <w:tabs>
          <w:tab w:val="right" w:leader="dot" w:pos="9016"/>
        </w:tabs>
        <w:rPr>
          <w:rFonts w:asciiTheme="minorHAnsi" w:hAnsiTheme="minorHAnsi" w:cstheme="minorBidi"/>
          <w:noProof/>
        </w:rPr>
      </w:pPr>
      <w:hyperlink w:anchor="_Toc119074703" w:history="1">
        <w:r w:rsidRPr="00752FFB">
          <w:rPr>
            <w:rStyle w:val="Hyperlink"/>
            <w:noProof/>
          </w:rPr>
          <w:t>Figure 17. Selecting between 6 different wave functions</w:t>
        </w:r>
        <w:r>
          <w:rPr>
            <w:noProof/>
            <w:webHidden/>
          </w:rPr>
          <w:tab/>
        </w:r>
        <w:r>
          <w:rPr>
            <w:noProof/>
            <w:webHidden/>
          </w:rPr>
          <w:fldChar w:fldCharType="begin"/>
        </w:r>
        <w:r>
          <w:rPr>
            <w:noProof/>
            <w:webHidden/>
          </w:rPr>
          <w:instrText xml:space="preserve"> PAGEREF _Toc119074703 \h </w:instrText>
        </w:r>
        <w:r>
          <w:rPr>
            <w:noProof/>
            <w:webHidden/>
          </w:rPr>
        </w:r>
        <w:r>
          <w:rPr>
            <w:noProof/>
            <w:webHidden/>
          </w:rPr>
          <w:fldChar w:fldCharType="separate"/>
        </w:r>
        <w:r>
          <w:rPr>
            <w:noProof/>
            <w:webHidden/>
          </w:rPr>
          <w:t>18</w:t>
        </w:r>
        <w:r>
          <w:rPr>
            <w:noProof/>
            <w:webHidden/>
          </w:rPr>
          <w:fldChar w:fldCharType="end"/>
        </w:r>
      </w:hyperlink>
    </w:p>
    <w:p w14:paraId="448208C0" w14:textId="35FB3213" w:rsidR="007A7A3E" w:rsidRDefault="007A7A3E">
      <w:pPr>
        <w:pStyle w:val="TableofFigures"/>
        <w:tabs>
          <w:tab w:val="right" w:leader="dot" w:pos="9016"/>
        </w:tabs>
        <w:rPr>
          <w:rFonts w:asciiTheme="minorHAnsi" w:hAnsiTheme="minorHAnsi" w:cstheme="minorBidi"/>
          <w:noProof/>
        </w:rPr>
      </w:pPr>
      <w:hyperlink r:id="rId12" w:anchor="_Toc119074704" w:history="1">
        <w:r w:rsidRPr="00752FFB">
          <w:rPr>
            <w:rStyle w:val="Hyperlink"/>
            <w:noProof/>
          </w:rPr>
          <w:t>Figure 18. Interaction between main script and user interface</w:t>
        </w:r>
        <w:r>
          <w:rPr>
            <w:noProof/>
            <w:webHidden/>
          </w:rPr>
          <w:tab/>
        </w:r>
        <w:r>
          <w:rPr>
            <w:noProof/>
            <w:webHidden/>
          </w:rPr>
          <w:fldChar w:fldCharType="begin"/>
        </w:r>
        <w:r>
          <w:rPr>
            <w:noProof/>
            <w:webHidden/>
          </w:rPr>
          <w:instrText xml:space="preserve"> PAGEREF _Toc119074704 \h </w:instrText>
        </w:r>
        <w:r>
          <w:rPr>
            <w:noProof/>
            <w:webHidden/>
          </w:rPr>
        </w:r>
        <w:r>
          <w:rPr>
            <w:noProof/>
            <w:webHidden/>
          </w:rPr>
          <w:fldChar w:fldCharType="separate"/>
        </w:r>
        <w:r>
          <w:rPr>
            <w:noProof/>
            <w:webHidden/>
          </w:rPr>
          <w:t>19</w:t>
        </w:r>
        <w:r>
          <w:rPr>
            <w:noProof/>
            <w:webHidden/>
          </w:rPr>
          <w:fldChar w:fldCharType="end"/>
        </w:r>
      </w:hyperlink>
    </w:p>
    <w:p w14:paraId="4B968D0F" w14:textId="742A4DE0" w:rsidR="007A7A3E" w:rsidRDefault="007A7A3E">
      <w:pPr>
        <w:pStyle w:val="TableofFigures"/>
        <w:tabs>
          <w:tab w:val="right" w:leader="dot" w:pos="9016"/>
        </w:tabs>
        <w:rPr>
          <w:rFonts w:asciiTheme="minorHAnsi" w:hAnsiTheme="minorHAnsi" w:cstheme="minorBidi"/>
          <w:noProof/>
        </w:rPr>
      </w:pPr>
      <w:hyperlink w:anchor="_Toc119074705" w:history="1">
        <w:r w:rsidRPr="00752FFB">
          <w:rPr>
            <w:rStyle w:val="Hyperlink"/>
            <w:noProof/>
          </w:rPr>
          <w:t>Figure 19. Overall Software's User Interface</w:t>
        </w:r>
        <w:r>
          <w:rPr>
            <w:noProof/>
            <w:webHidden/>
          </w:rPr>
          <w:tab/>
        </w:r>
        <w:r>
          <w:rPr>
            <w:noProof/>
            <w:webHidden/>
          </w:rPr>
          <w:fldChar w:fldCharType="begin"/>
        </w:r>
        <w:r>
          <w:rPr>
            <w:noProof/>
            <w:webHidden/>
          </w:rPr>
          <w:instrText xml:space="preserve"> PAGEREF _Toc119074705 \h </w:instrText>
        </w:r>
        <w:r>
          <w:rPr>
            <w:noProof/>
            <w:webHidden/>
          </w:rPr>
        </w:r>
        <w:r>
          <w:rPr>
            <w:noProof/>
            <w:webHidden/>
          </w:rPr>
          <w:fldChar w:fldCharType="separate"/>
        </w:r>
        <w:r>
          <w:rPr>
            <w:noProof/>
            <w:webHidden/>
          </w:rPr>
          <w:t>19</w:t>
        </w:r>
        <w:r>
          <w:rPr>
            <w:noProof/>
            <w:webHidden/>
          </w:rPr>
          <w:fldChar w:fldCharType="end"/>
        </w:r>
      </w:hyperlink>
    </w:p>
    <w:p w14:paraId="69AE5416" w14:textId="04A3AB87" w:rsidR="007A7A3E" w:rsidRDefault="007A7A3E">
      <w:pPr>
        <w:pStyle w:val="TableofFigures"/>
        <w:tabs>
          <w:tab w:val="right" w:leader="dot" w:pos="9016"/>
        </w:tabs>
        <w:rPr>
          <w:rFonts w:asciiTheme="minorHAnsi" w:hAnsiTheme="minorHAnsi" w:cstheme="minorBidi"/>
          <w:noProof/>
        </w:rPr>
      </w:pPr>
      <w:hyperlink r:id="rId13" w:anchor="_Toc119074706" w:history="1">
        <w:r w:rsidRPr="00752FFB">
          <w:rPr>
            <w:rStyle w:val="Hyperlink"/>
            <w:noProof/>
          </w:rPr>
          <w:t>Figure 20. Interaction between main game unity script and CsoundUnity script</w:t>
        </w:r>
        <w:r>
          <w:rPr>
            <w:noProof/>
            <w:webHidden/>
          </w:rPr>
          <w:tab/>
        </w:r>
        <w:r>
          <w:rPr>
            <w:noProof/>
            <w:webHidden/>
          </w:rPr>
          <w:fldChar w:fldCharType="begin"/>
        </w:r>
        <w:r>
          <w:rPr>
            <w:noProof/>
            <w:webHidden/>
          </w:rPr>
          <w:instrText xml:space="preserve"> PAGEREF _Toc119074706 \h </w:instrText>
        </w:r>
        <w:r>
          <w:rPr>
            <w:noProof/>
            <w:webHidden/>
          </w:rPr>
        </w:r>
        <w:r>
          <w:rPr>
            <w:noProof/>
            <w:webHidden/>
          </w:rPr>
          <w:fldChar w:fldCharType="separate"/>
        </w:r>
        <w:r>
          <w:rPr>
            <w:noProof/>
            <w:webHidden/>
          </w:rPr>
          <w:t>20</w:t>
        </w:r>
        <w:r>
          <w:rPr>
            <w:noProof/>
            <w:webHidden/>
          </w:rPr>
          <w:fldChar w:fldCharType="end"/>
        </w:r>
      </w:hyperlink>
    </w:p>
    <w:p w14:paraId="5FDCAF73" w14:textId="5189820A" w:rsidR="007A7A3E" w:rsidRDefault="007A7A3E">
      <w:pPr>
        <w:pStyle w:val="TableofFigures"/>
        <w:tabs>
          <w:tab w:val="right" w:leader="dot" w:pos="9016"/>
        </w:tabs>
        <w:rPr>
          <w:rFonts w:asciiTheme="minorHAnsi" w:hAnsiTheme="minorHAnsi" w:cstheme="minorBidi"/>
          <w:noProof/>
        </w:rPr>
      </w:pPr>
      <w:hyperlink w:anchor="_Toc119074707" w:history="1">
        <w:r w:rsidRPr="00752FFB">
          <w:rPr>
            <w:rStyle w:val="Hyperlink"/>
            <w:noProof/>
          </w:rPr>
          <w:t>Figure 21. Using the 'Oscil' Opcode to generate sound</w:t>
        </w:r>
        <w:r>
          <w:rPr>
            <w:noProof/>
            <w:webHidden/>
          </w:rPr>
          <w:tab/>
        </w:r>
        <w:r>
          <w:rPr>
            <w:noProof/>
            <w:webHidden/>
          </w:rPr>
          <w:fldChar w:fldCharType="begin"/>
        </w:r>
        <w:r>
          <w:rPr>
            <w:noProof/>
            <w:webHidden/>
          </w:rPr>
          <w:instrText xml:space="preserve"> PAGEREF _Toc119074707 \h </w:instrText>
        </w:r>
        <w:r>
          <w:rPr>
            <w:noProof/>
            <w:webHidden/>
          </w:rPr>
        </w:r>
        <w:r>
          <w:rPr>
            <w:noProof/>
            <w:webHidden/>
          </w:rPr>
          <w:fldChar w:fldCharType="separate"/>
        </w:r>
        <w:r>
          <w:rPr>
            <w:noProof/>
            <w:webHidden/>
          </w:rPr>
          <w:t>20</w:t>
        </w:r>
        <w:r>
          <w:rPr>
            <w:noProof/>
            <w:webHidden/>
          </w:rPr>
          <w:fldChar w:fldCharType="end"/>
        </w:r>
      </w:hyperlink>
    </w:p>
    <w:p w14:paraId="3043B85A" w14:textId="26B3B101" w:rsidR="007A7A3E" w:rsidRDefault="007A7A3E">
      <w:pPr>
        <w:pStyle w:val="TableofFigures"/>
        <w:tabs>
          <w:tab w:val="right" w:leader="dot" w:pos="9016"/>
        </w:tabs>
        <w:rPr>
          <w:rFonts w:asciiTheme="minorHAnsi" w:hAnsiTheme="minorHAnsi" w:cstheme="minorBidi"/>
          <w:noProof/>
        </w:rPr>
      </w:pPr>
      <w:hyperlink r:id="rId14" w:anchor="_Toc119074708" w:history="1">
        <w:r w:rsidRPr="00752FFB">
          <w:rPr>
            <w:rStyle w:val="Hyperlink"/>
            <w:noProof/>
          </w:rPr>
          <w:t>Figure 22. Passing data between LibrarySound.cs and csd file</w:t>
        </w:r>
        <w:r>
          <w:rPr>
            <w:noProof/>
            <w:webHidden/>
          </w:rPr>
          <w:tab/>
        </w:r>
        <w:r>
          <w:rPr>
            <w:noProof/>
            <w:webHidden/>
          </w:rPr>
          <w:fldChar w:fldCharType="begin"/>
        </w:r>
        <w:r>
          <w:rPr>
            <w:noProof/>
            <w:webHidden/>
          </w:rPr>
          <w:instrText xml:space="preserve"> PAGEREF _Toc119074708 \h </w:instrText>
        </w:r>
        <w:r>
          <w:rPr>
            <w:noProof/>
            <w:webHidden/>
          </w:rPr>
        </w:r>
        <w:r>
          <w:rPr>
            <w:noProof/>
            <w:webHidden/>
          </w:rPr>
          <w:fldChar w:fldCharType="separate"/>
        </w:r>
        <w:r>
          <w:rPr>
            <w:noProof/>
            <w:webHidden/>
          </w:rPr>
          <w:t>20</w:t>
        </w:r>
        <w:r>
          <w:rPr>
            <w:noProof/>
            <w:webHidden/>
          </w:rPr>
          <w:fldChar w:fldCharType="end"/>
        </w:r>
      </w:hyperlink>
    </w:p>
    <w:p w14:paraId="31042BEA" w14:textId="29AF14CB" w:rsidR="007A7A3E" w:rsidRDefault="007A7A3E">
      <w:pPr>
        <w:pStyle w:val="TableofFigures"/>
        <w:tabs>
          <w:tab w:val="right" w:leader="dot" w:pos="9016"/>
        </w:tabs>
        <w:rPr>
          <w:rFonts w:asciiTheme="minorHAnsi" w:hAnsiTheme="minorHAnsi" w:cstheme="minorBidi"/>
          <w:noProof/>
        </w:rPr>
      </w:pPr>
      <w:hyperlink w:anchor="_Toc119074709" w:history="1">
        <w:r w:rsidRPr="00752FFB">
          <w:rPr>
            <w:rStyle w:val="Hyperlink"/>
            <w:noProof/>
          </w:rPr>
          <w:t>Figure 23. Reading Sound Font into csd file</w:t>
        </w:r>
        <w:r>
          <w:rPr>
            <w:noProof/>
            <w:webHidden/>
          </w:rPr>
          <w:tab/>
        </w:r>
        <w:r>
          <w:rPr>
            <w:noProof/>
            <w:webHidden/>
          </w:rPr>
          <w:fldChar w:fldCharType="begin"/>
        </w:r>
        <w:r>
          <w:rPr>
            <w:noProof/>
            <w:webHidden/>
          </w:rPr>
          <w:instrText xml:space="preserve"> PAGEREF _Toc119074709 \h </w:instrText>
        </w:r>
        <w:r>
          <w:rPr>
            <w:noProof/>
            <w:webHidden/>
          </w:rPr>
        </w:r>
        <w:r>
          <w:rPr>
            <w:noProof/>
            <w:webHidden/>
          </w:rPr>
          <w:fldChar w:fldCharType="separate"/>
        </w:r>
        <w:r>
          <w:rPr>
            <w:noProof/>
            <w:webHidden/>
          </w:rPr>
          <w:t>21</w:t>
        </w:r>
        <w:r>
          <w:rPr>
            <w:noProof/>
            <w:webHidden/>
          </w:rPr>
          <w:fldChar w:fldCharType="end"/>
        </w:r>
      </w:hyperlink>
    </w:p>
    <w:p w14:paraId="081573F9" w14:textId="42B09976" w:rsidR="007A7A3E" w:rsidRDefault="007A7A3E">
      <w:pPr>
        <w:pStyle w:val="TableofFigures"/>
        <w:tabs>
          <w:tab w:val="right" w:leader="dot" w:pos="9016"/>
        </w:tabs>
        <w:rPr>
          <w:rFonts w:asciiTheme="minorHAnsi" w:hAnsiTheme="minorHAnsi" w:cstheme="minorBidi"/>
          <w:noProof/>
        </w:rPr>
      </w:pPr>
      <w:hyperlink w:anchor="_Toc119074710" w:history="1">
        <w:r w:rsidRPr="00752FFB">
          <w:rPr>
            <w:rStyle w:val="Hyperlink"/>
            <w:noProof/>
          </w:rPr>
          <w:t>Figure 24. A csd file that generate sound similar to a percussion flute</w:t>
        </w:r>
        <w:r>
          <w:rPr>
            <w:noProof/>
            <w:webHidden/>
          </w:rPr>
          <w:tab/>
        </w:r>
        <w:r>
          <w:rPr>
            <w:noProof/>
            <w:webHidden/>
          </w:rPr>
          <w:fldChar w:fldCharType="begin"/>
        </w:r>
        <w:r>
          <w:rPr>
            <w:noProof/>
            <w:webHidden/>
          </w:rPr>
          <w:instrText xml:space="preserve"> PAGEREF _Toc119074710 \h </w:instrText>
        </w:r>
        <w:r>
          <w:rPr>
            <w:noProof/>
            <w:webHidden/>
          </w:rPr>
        </w:r>
        <w:r>
          <w:rPr>
            <w:noProof/>
            <w:webHidden/>
          </w:rPr>
          <w:fldChar w:fldCharType="separate"/>
        </w:r>
        <w:r>
          <w:rPr>
            <w:noProof/>
            <w:webHidden/>
          </w:rPr>
          <w:t>22</w:t>
        </w:r>
        <w:r>
          <w:rPr>
            <w:noProof/>
            <w:webHidden/>
          </w:rPr>
          <w:fldChar w:fldCharType="end"/>
        </w:r>
      </w:hyperlink>
    </w:p>
    <w:p w14:paraId="3A0EC145" w14:textId="5AB9F44B" w:rsidR="007A7A3E" w:rsidRDefault="007A7A3E">
      <w:pPr>
        <w:pStyle w:val="TableofFigures"/>
        <w:tabs>
          <w:tab w:val="right" w:leader="dot" w:pos="9016"/>
        </w:tabs>
        <w:rPr>
          <w:rFonts w:asciiTheme="minorHAnsi" w:hAnsiTheme="minorHAnsi" w:cstheme="minorBidi"/>
          <w:noProof/>
        </w:rPr>
      </w:pPr>
      <w:hyperlink w:anchor="_Toc119074711" w:history="1">
        <w:r w:rsidRPr="00752FFB">
          <w:rPr>
            <w:rStyle w:val="Hyperlink"/>
            <w:noProof/>
          </w:rPr>
          <w:t>Figure 25. A csd file that generate a sound similar to a clarinet</w:t>
        </w:r>
        <w:r>
          <w:rPr>
            <w:noProof/>
            <w:webHidden/>
          </w:rPr>
          <w:tab/>
        </w:r>
        <w:r>
          <w:rPr>
            <w:noProof/>
            <w:webHidden/>
          </w:rPr>
          <w:fldChar w:fldCharType="begin"/>
        </w:r>
        <w:r>
          <w:rPr>
            <w:noProof/>
            <w:webHidden/>
          </w:rPr>
          <w:instrText xml:space="preserve"> PAGEREF _Toc119074711 \h </w:instrText>
        </w:r>
        <w:r>
          <w:rPr>
            <w:noProof/>
            <w:webHidden/>
          </w:rPr>
        </w:r>
        <w:r>
          <w:rPr>
            <w:noProof/>
            <w:webHidden/>
          </w:rPr>
          <w:fldChar w:fldCharType="separate"/>
        </w:r>
        <w:r>
          <w:rPr>
            <w:noProof/>
            <w:webHidden/>
          </w:rPr>
          <w:t>23</w:t>
        </w:r>
        <w:r>
          <w:rPr>
            <w:noProof/>
            <w:webHidden/>
          </w:rPr>
          <w:fldChar w:fldCharType="end"/>
        </w:r>
      </w:hyperlink>
    </w:p>
    <w:p w14:paraId="6319352D" w14:textId="3F30892C" w:rsidR="007A7A3E" w:rsidRDefault="007A7A3E">
      <w:pPr>
        <w:pStyle w:val="TableofFigures"/>
        <w:tabs>
          <w:tab w:val="right" w:leader="dot" w:pos="9016"/>
        </w:tabs>
        <w:rPr>
          <w:rFonts w:asciiTheme="minorHAnsi" w:hAnsiTheme="minorHAnsi" w:cstheme="minorBidi"/>
          <w:noProof/>
        </w:rPr>
      </w:pPr>
      <w:hyperlink w:anchor="_Toc119074712" w:history="1">
        <w:r w:rsidRPr="00752FFB">
          <w:rPr>
            <w:rStyle w:val="Hyperlink"/>
            <w:noProof/>
          </w:rPr>
          <w:t>Figure 26. Additional User Interface to toggle between Unity default library and CSound library.</w:t>
        </w:r>
        <w:r>
          <w:rPr>
            <w:noProof/>
            <w:webHidden/>
          </w:rPr>
          <w:tab/>
        </w:r>
        <w:r>
          <w:rPr>
            <w:noProof/>
            <w:webHidden/>
          </w:rPr>
          <w:fldChar w:fldCharType="begin"/>
        </w:r>
        <w:r>
          <w:rPr>
            <w:noProof/>
            <w:webHidden/>
          </w:rPr>
          <w:instrText xml:space="preserve"> PAGEREF _Toc119074712 \h </w:instrText>
        </w:r>
        <w:r>
          <w:rPr>
            <w:noProof/>
            <w:webHidden/>
          </w:rPr>
        </w:r>
        <w:r>
          <w:rPr>
            <w:noProof/>
            <w:webHidden/>
          </w:rPr>
          <w:fldChar w:fldCharType="separate"/>
        </w:r>
        <w:r>
          <w:rPr>
            <w:noProof/>
            <w:webHidden/>
          </w:rPr>
          <w:t>24</w:t>
        </w:r>
        <w:r>
          <w:rPr>
            <w:noProof/>
            <w:webHidden/>
          </w:rPr>
          <w:fldChar w:fldCharType="end"/>
        </w:r>
      </w:hyperlink>
    </w:p>
    <w:p w14:paraId="5919F9A1" w14:textId="40D7D452" w:rsidR="007A7A3E" w:rsidRDefault="007A7A3E">
      <w:pPr>
        <w:pStyle w:val="TableofFigures"/>
        <w:tabs>
          <w:tab w:val="right" w:leader="dot" w:pos="9016"/>
        </w:tabs>
        <w:rPr>
          <w:rFonts w:asciiTheme="minorHAnsi" w:hAnsiTheme="minorHAnsi" w:cstheme="minorBidi"/>
          <w:noProof/>
        </w:rPr>
      </w:pPr>
      <w:hyperlink w:anchor="_Toc119074713" w:history="1">
        <w:r w:rsidRPr="00752FFB">
          <w:rPr>
            <w:rStyle w:val="Hyperlink"/>
            <w:noProof/>
          </w:rPr>
          <w:t>Figure 27. User Interface for background track</w:t>
        </w:r>
        <w:r>
          <w:rPr>
            <w:noProof/>
            <w:webHidden/>
          </w:rPr>
          <w:tab/>
        </w:r>
        <w:r>
          <w:rPr>
            <w:noProof/>
            <w:webHidden/>
          </w:rPr>
          <w:fldChar w:fldCharType="begin"/>
        </w:r>
        <w:r>
          <w:rPr>
            <w:noProof/>
            <w:webHidden/>
          </w:rPr>
          <w:instrText xml:space="preserve"> PAGEREF _Toc119074713 \h </w:instrText>
        </w:r>
        <w:r>
          <w:rPr>
            <w:noProof/>
            <w:webHidden/>
          </w:rPr>
        </w:r>
        <w:r>
          <w:rPr>
            <w:noProof/>
            <w:webHidden/>
          </w:rPr>
          <w:fldChar w:fldCharType="separate"/>
        </w:r>
        <w:r>
          <w:rPr>
            <w:noProof/>
            <w:webHidden/>
          </w:rPr>
          <w:t>25</w:t>
        </w:r>
        <w:r>
          <w:rPr>
            <w:noProof/>
            <w:webHidden/>
          </w:rPr>
          <w:fldChar w:fldCharType="end"/>
        </w:r>
      </w:hyperlink>
    </w:p>
    <w:p w14:paraId="566F59B8" w14:textId="548A801C" w:rsidR="00454ABA" w:rsidRDefault="002D6362" w:rsidP="005C5141">
      <w:r w:rsidRPr="00980F92">
        <w:rPr>
          <w:sz w:val="20"/>
          <w:szCs w:val="20"/>
        </w:rPr>
        <w:fldChar w:fldCharType="end"/>
      </w:r>
    </w:p>
    <w:p w14:paraId="337B8B81" w14:textId="170D7E48" w:rsidR="00454ABA" w:rsidRDefault="00454ABA" w:rsidP="005C5141"/>
    <w:p w14:paraId="7BB23F48" w14:textId="1CBAF202" w:rsidR="00454ABA" w:rsidRDefault="00454ABA" w:rsidP="005C5141"/>
    <w:p w14:paraId="641F4FFC" w14:textId="57889547" w:rsidR="000E375F" w:rsidRDefault="000E375F" w:rsidP="005C5141"/>
    <w:p w14:paraId="2DD39F28" w14:textId="77777777" w:rsidR="000E375F" w:rsidRDefault="000E375F" w:rsidP="005C5141"/>
    <w:p w14:paraId="7289F8A8" w14:textId="77777777" w:rsidR="00CD7345" w:rsidRPr="00ED7397" w:rsidRDefault="000C2E9A" w:rsidP="007A38E0">
      <w:pPr>
        <w:pStyle w:val="Heading1"/>
        <w:numPr>
          <w:ilvl w:val="0"/>
          <w:numId w:val="0"/>
        </w:numPr>
      </w:pPr>
      <w:bookmarkStart w:id="3" w:name="_Toc119074636"/>
      <w:r w:rsidRPr="00ED7397">
        <w:lastRenderedPageBreak/>
        <w:t>Abstract</w:t>
      </w:r>
      <w:bookmarkEnd w:id="3"/>
    </w:p>
    <w:p w14:paraId="46506AAC" w14:textId="4EDF2316" w:rsidR="008562CF" w:rsidRPr="00ED7397" w:rsidRDefault="00CD7345" w:rsidP="005C5141">
      <w:r w:rsidRPr="00ED7397">
        <w:t>Past</w:t>
      </w:r>
      <w:r w:rsidR="0095168E" w:rsidRPr="00ED7397">
        <w:t xml:space="preserve"> FYP students had successful</w:t>
      </w:r>
      <w:r w:rsidR="00C253FD" w:rsidRPr="00ED7397">
        <w:t>ly</w:t>
      </w:r>
      <w:r w:rsidR="0095168E" w:rsidRPr="00ED7397">
        <w:t xml:space="preserve"> implement</w:t>
      </w:r>
      <w:r w:rsidR="000C2E9A" w:rsidRPr="00ED7397">
        <w:t>ed</w:t>
      </w:r>
      <w:r w:rsidR="00C253FD" w:rsidRPr="00ED7397">
        <w:t xml:space="preserve"> </w:t>
      </w:r>
      <w:r w:rsidR="0095168E" w:rsidRPr="00ED7397">
        <w:t xml:space="preserve">a digital theremin using the Leap Motion controller. </w:t>
      </w:r>
      <w:r w:rsidR="00C253FD" w:rsidRPr="00ED7397">
        <w:t xml:space="preserve">Tools such as </w:t>
      </w:r>
      <w:r w:rsidR="0095168E" w:rsidRPr="00ED7397">
        <w:t xml:space="preserve">Microsoft Visual Studio, .NET Framework, </w:t>
      </w:r>
      <w:proofErr w:type="spellStart"/>
      <w:r w:rsidR="0095168E" w:rsidRPr="00ED7397">
        <w:t>NAudio</w:t>
      </w:r>
      <w:proofErr w:type="spellEnd"/>
      <w:r w:rsidR="0095168E" w:rsidRPr="00ED7397">
        <w:t xml:space="preserve"> library </w:t>
      </w:r>
      <w:r w:rsidR="000C2E9A" w:rsidRPr="00ED7397">
        <w:t>were</w:t>
      </w:r>
      <w:r w:rsidR="0095168E" w:rsidRPr="00ED7397">
        <w:t xml:space="preserve"> used to </w:t>
      </w:r>
      <w:r w:rsidR="00AF60CF">
        <w:t xml:space="preserve">simulate playing the </w:t>
      </w:r>
      <w:r w:rsidR="0095168E" w:rsidRPr="00ED7397">
        <w:t xml:space="preserve">Theremin. However, </w:t>
      </w:r>
      <w:r w:rsidR="00A55DAA">
        <w:t xml:space="preserve">undesired </w:t>
      </w:r>
      <w:r w:rsidR="00DF023D" w:rsidRPr="00ED7397">
        <w:rPr>
          <w:color w:val="201F1E"/>
          <w:shd w:val="clear" w:color="auto" w:fill="FFFFFF"/>
        </w:rPr>
        <w:t xml:space="preserve">static noises are also introduced as well. The reason of the </w:t>
      </w:r>
      <w:r w:rsidR="000C2E9A" w:rsidRPr="00ED7397">
        <w:rPr>
          <w:color w:val="201F1E"/>
          <w:shd w:val="clear" w:color="auto" w:fill="FFFFFF"/>
        </w:rPr>
        <w:t>occurrence</w:t>
      </w:r>
      <w:r w:rsidR="00DF023D" w:rsidRPr="00ED7397">
        <w:rPr>
          <w:color w:val="201F1E"/>
          <w:shd w:val="clear" w:color="auto" w:fill="FFFFFF"/>
        </w:rPr>
        <w:t xml:space="preserve"> of static noise is unknown, it could be a combination of </w:t>
      </w:r>
      <w:proofErr w:type="spellStart"/>
      <w:r w:rsidR="000C2E9A" w:rsidRPr="00ED7397">
        <w:t>NAudio</w:t>
      </w:r>
      <w:proofErr w:type="spellEnd"/>
      <w:r w:rsidR="000C2E9A" w:rsidRPr="00ED7397">
        <w:t xml:space="preserve"> </w:t>
      </w:r>
      <w:r w:rsidR="00DF023D" w:rsidRPr="00ED7397">
        <w:rPr>
          <w:color w:val="201F1E"/>
          <w:shd w:val="clear" w:color="auto" w:fill="FFFFFF"/>
        </w:rPr>
        <w:t xml:space="preserve">and old drivers of Leap Motion. </w:t>
      </w:r>
    </w:p>
    <w:p w14:paraId="1F783694" w14:textId="7A81074C" w:rsidR="00405D4D" w:rsidRDefault="00A55DAA" w:rsidP="00A55DAA">
      <w:r>
        <w:t>Here, the same</w:t>
      </w:r>
      <w:r w:rsidR="000C2E9A" w:rsidRPr="00ED7397">
        <w:t xml:space="preserve"> project </w:t>
      </w:r>
      <w:r>
        <w:t xml:space="preserve">is re-created </w:t>
      </w:r>
      <w:r w:rsidR="000C2E9A" w:rsidRPr="00ED7397">
        <w:t>using Unity</w:t>
      </w:r>
      <w:r>
        <w:t xml:space="preserve"> software</w:t>
      </w:r>
      <w:r w:rsidR="000C2E9A" w:rsidRPr="00ED7397">
        <w:t xml:space="preserve"> </w:t>
      </w:r>
      <w:r w:rsidR="00F37EF8" w:rsidRPr="00ED7397">
        <w:t>to determine if</w:t>
      </w:r>
      <w:r w:rsidR="000C2E9A" w:rsidRPr="00ED7397">
        <w:t xml:space="preserve"> </w:t>
      </w:r>
      <w:r w:rsidR="00F37EF8" w:rsidRPr="00ED7397">
        <w:t xml:space="preserve">the </w:t>
      </w:r>
      <w:r w:rsidR="000C2E9A" w:rsidRPr="00ED7397">
        <w:t>static sounds</w:t>
      </w:r>
      <w:r w:rsidR="00F37EF8" w:rsidRPr="00ED7397">
        <w:t xml:space="preserve"> </w:t>
      </w:r>
      <w:r>
        <w:t>persist</w:t>
      </w:r>
      <w:r w:rsidR="000C2E9A" w:rsidRPr="00ED7397">
        <w:t>.</w:t>
      </w:r>
      <w:r>
        <w:t xml:space="preserve"> If there is no more audio flaw, the </w:t>
      </w:r>
      <w:proofErr w:type="spellStart"/>
      <w:r>
        <w:t>Csound</w:t>
      </w:r>
      <w:proofErr w:type="spellEnd"/>
      <w:r>
        <w:t xml:space="preserve"> library will then be i</w:t>
      </w:r>
      <w:r w:rsidR="00DB641D" w:rsidRPr="00ED7397">
        <w:t>nvestigat</w:t>
      </w:r>
      <w:r>
        <w:t>ed</w:t>
      </w:r>
      <w:r w:rsidR="000C2E9A" w:rsidRPr="00ED7397">
        <w:t xml:space="preserve"> </w:t>
      </w:r>
      <w:r>
        <w:t>on whether it can be used</w:t>
      </w:r>
      <w:r w:rsidR="000C2E9A" w:rsidRPr="00ED7397">
        <w:t xml:space="preserve"> </w:t>
      </w:r>
      <w:r>
        <w:t>to generate a more variety and beautiful sound.</w:t>
      </w:r>
      <w:r w:rsidR="00405D4D" w:rsidRPr="00ED7397">
        <w:t xml:space="preserve"> </w:t>
      </w:r>
    </w:p>
    <w:p w14:paraId="1810BC29" w14:textId="4B23CDEB" w:rsidR="00A55DAA" w:rsidRPr="00ED7397" w:rsidRDefault="00A55DAA" w:rsidP="00A55DAA">
      <w:r>
        <w:t xml:space="preserve">Lastly, experiments </w:t>
      </w:r>
      <w:proofErr w:type="gramStart"/>
      <w:r>
        <w:t>is</w:t>
      </w:r>
      <w:proofErr w:type="gramEnd"/>
      <w:r>
        <w:t xml:space="preserve"> conducted to measure the latency of the sound libraries used and determine if it is suitable to simulate playing the theremin. </w:t>
      </w:r>
    </w:p>
    <w:p w14:paraId="2D4F2B0E" w14:textId="51339140" w:rsidR="00ED7397" w:rsidRPr="00ED7397" w:rsidRDefault="00ED7397" w:rsidP="005C5141"/>
    <w:p w14:paraId="425823EF" w14:textId="4A675FF1" w:rsidR="00ED7397" w:rsidRPr="00ED7397" w:rsidRDefault="00ED7397" w:rsidP="005C5141"/>
    <w:p w14:paraId="7AD86B67" w14:textId="5B9D39DD" w:rsidR="00ED7397" w:rsidRPr="00ED7397" w:rsidRDefault="00ED7397" w:rsidP="005C5141"/>
    <w:p w14:paraId="39C1BF68" w14:textId="58D8D6BD" w:rsidR="00ED7397" w:rsidRPr="00ED7397" w:rsidRDefault="00ED7397" w:rsidP="005C5141"/>
    <w:p w14:paraId="11B30853" w14:textId="1C530EB4" w:rsidR="00ED7397" w:rsidRPr="00ED7397" w:rsidRDefault="00ED7397" w:rsidP="005C5141"/>
    <w:p w14:paraId="3967CBDC" w14:textId="5E0480CD" w:rsidR="00ED7397" w:rsidRPr="00ED7397" w:rsidRDefault="00ED7397" w:rsidP="005C5141"/>
    <w:p w14:paraId="6DCE160E" w14:textId="16311245" w:rsidR="00ED7397" w:rsidRPr="00ED7397" w:rsidRDefault="00ED7397" w:rsidP="005C5141"/>
    <w:p w14:paraId="7396AC37" w14:textId="7659C14C" w:rsidR="00ED7397" w:rsidRPr="00ED7397" w:rsidRDefault="00ED7397" w:rsidP="005C5141"/>
    <w:p w14:paraId="6C59829C" w14:textId="40F47A35" w:rsidR="00ED7397" w:rsidRPr="00ED7397" w:rsidRDefault="00ED7397" w:rsidP="005C5141"/>
    <w:p w14:paraId="7E010D81" w14:textId="09700E4B" w:rsidR="00ED7397" w:rsidRPr="00ED7397" w:rsidRDefault="00ED7397" w:rsidP="005C5141"/>
    <w:p w14:paraId="2AE1139C" w14:textId="17BA22A3" w:rsidR="00ED7397" w:rsidRPr="00ED7397" w:rsidRDefault="00ED7397" w:rsidP="005C5141"/>
    <w:p w14:paraId="5ACF8E52" w14:textId="379F8C62" w:rsidR="00ED7397" w:rsidRDefault="00ED7397" w:rsidP="005C5141"/>
    <w:p w14:paraId="7ED96789" w14:textId="7565EE19" w:rsidR="00A55DAA" w:rsidRDefault="00A55DAA" w:rsidP="005C5141"/>
    <w:p w14:paraId="626C34AF" w14:textId="6C2E044C" w:rsidR="00A55DAA" w:rsidRDefault="00A55DAA" w:rsidP="005C5141"/>
    <w:p w14:paraId="3C67D8F0" w14:textId="77777777" w:rsidR="00A55DAA" w:rsidRDefault="00A55DAA" w:rsidP="005C5141"/>
    <w:p w14:paraId="4D511AE1" w14:textId="3B81005B" w:rsidR="00ED7397" w:rsidRPr="00ED7397" w:rsidRDefault="00ED7397" w:rsidP="005C5141"/>
    <w:p w14:paraId="05B7BCE0" w14:textId="1F220272" w:rsidR="00ED7397" w:rsidRPr="00ED7397" w:rsidRDefault="00ED7397" w:rsidP="00626961">
      <w:pPr>
        <w:pStyle w:val="Heading1"/>
        <w:numPr>
          <w:ilvl w:val="0"/>
          <w:numId w:val="0"/>
        </w:numPr>
        <w:ind w:left="360" w:hanging="360"/>
      </w:pPr>
      <w:bookmarkStart w:id="4" w:name="_Toc119074637"/>
      <w:r w:rsidRPr="00ED7397">
        <w:lastRenderedPageBreak/>
        <w:t>Acknowledgment</w:t>
      </w:r>
      <w:bookmarkEnd w:id="4"/>
    </w:p>
    <w:p w14:paraId="4BD1422A" w14:textId="11448287" w:rsidR="000C2E9A" w:rsidRDefault="00ED7397" w:rsidP="005C5141">
      <w:r w:rsidRPr="00ED7397">
        <w:t xml:space="preserve">I would like to express my gratitude and appreciation to my project supervisor, Associate Professor Alexei </w:t>
      </w:r>
      <w:proofErr w:type="spellStart"/>
      <w:r w:rsidRPr="00ED7397">
        <w:t>Sourin</w:t>
      </w:r>
      <w:proofErr w:type="spellEnd"/>
      <w:r w:rsidRPr="00ED7397">
        <w:t xml:space="preserve"> for his encouragement and guidance throughout the project.</w:t>
      </w:r>
    </w:p>
    <w:p w14:paraId="0C502573" w14:textId="79B96D4A" w:rsidR="00ED7397" w:rsidRDefault="00ED7397" w:rsidP="005C5141"/>
    <w:p w14:paraId="59A298C8" w14:textId="58586CF8" w:rsidR="00ED7397" w:rsidRDefault="00ED7397" w:rsidP="005C5141"/>
    <w:p w14:paraId="535946E6" w14:textId="49945620" w:rsidR="00ED7397" w:rsidRDefault="00ED7397" w:rsidP="005C5141"/>
    <w:p w14:paraId="5AB8E722" w14:textId="3E2EFEDD" w:rsidR="00ED7397" w:rsidRDefault="00ED7397" w:rsidP="005C5141"/>
    <w:p w14:paraId="2BF433EF" w14:textId="7650D6A5" w:rsidR="00ED7397" w:rsidRDefault="00ED7397" w:rsidP="005C5141"/>
    <w:p w14:paraId="16477CA4" w14:textId="1217B262" w:rsidR="00ED7397" w:rsidRDefault="00ED7397" w:rsidP="005C5141"/>
    <w:p w14:paraId="32231240" w14:textId="4E21BAFB" w:rsidR="00ED7397" w:rsidRDefault="00ED7397" w:rsidP="005C5141"/>
    <w:p w14:paraId="7F0F148F" w14:textId="445F57F2" w:rsidR="00ED7397" w:rsidRDefault="00ED7397" w:rsidP="005C5141"/>
    <w:p w14:paraId="18BDB0E3" w14:textId="02FEBA15" w:rsidR="00ED7397" w:rsidRDefault="00ED7397" w:rsidP="005C5141"/>
    <w:p w14:paraId="01357586" w14:textId="71083623" w:rsidR="00ED7397" w:rsidRDefault="00ED7397" w:rsidP="005C5141"/>
    <w:p w14:paraId="6311CCA8" w14:textId="64ABFBF8" w:rsidR="00ED7397" w:rsidRDefault="00ED7397" w:rsidP="005C5141"/>
    <w:p w14:paraId="34EE48E3" w14:textId="6BF3BDAD" w:rsidR="00ED7397" w:rsidRDefault="00ED7397" w:rsidP="005C5141"/>
    <w:p w14:paraId="00C08BF0" w14:textId="5AA31205" w:rsidR="00ED7397" w:rsidRDefault="00ED7397" w:rsidP="005C5141"/>
    <w:p w14:paraId="3CF72395" w14:textId="5B07DDAD" w:rsidR="00ED7397" w:rsidRDefault="00ED7397" w:rsidP="005C5141"/>
    <w:p w14:paraId="57D02B7C" w14:textId="0F274544" w:rsidR="00ED7397" w:rsidRDefault="00ED7397" w:rsidP="005C5141"/>
    <w:p w14:paraId="70990B48" w14:textId="12934130" w:rsidR="00ED7397" w:rsidRDefault="00ED7397" w:rsidP="005C5141"/>
    <w:p w14:paraId="363892FF" w14:textId="069C0368" w:rsidR="00ED7397" w:rsidRDefault="00ED7397" w:rsidP="005C5141"/>
    <w:p w14:paraId="2A3B54DF" w14:textId="05A00E13" w:rsidR="00ED7397" w:rsidRDefault="00ED7397" w:rsidP="005C5141"/>
    <w:p w14:paraId="6848927E" w14:textId="4534C482" w:rsidR="00ED7397" w:rsidRDefault="00ED7397" w:rsidP="005C5141"/>
    <w:p w14:paraId="44F4C211" w14:textId="77777777" w:rsidR="00ED7397" w:rsidRPr="00ED7397" w:rsidRDefault="00ED7397" w:rsidP="005C5141"/>
    <w:p w14:paraId="7386F221" w14:textId="36DB9C4A" w:rsidR="00CD7345" w:rsidRPr="00ED7397" w:rsidRDefault="008E6AAE" w:rsidP="00D91F37">
      <w:pPr>
        <w:pStyle w:val="Heading1"/>
      </w:pPr>
      <w:bookmarkStart w:id="5" w:name="_Toc111992063"/>
      <w:bookmarkStart w:id="6" w:name="_Toc119074638"/>
      <w:r w:rsidRPr="00ED7397">
        <w:lastRenderedPageBreak/>
        <w:t>Introduction</w:t>
      </w:r>
      <w:bookmarkEnd w:id="5"/>
      <w:bookmarkEnd w:id="6"/>
    </w:p>
    <w:p w14:paraId="7B89E891" w14:textId="2461B723" w:rsidR="008924E2" w:rsidRPr="00ED7397" w:rsidRDefault="00CD7345" w:rsidP="005C5141">
      <w:pPr>
        <w:pStyle w:val="Heading2"/>
        <w:numPr>
          <w:ilvl w:val="1"/>
          <w:numId w:val="8"/>
        </w:numPr>
      </w:pPr>
      <w:bookmarkStart w:id="7" w:name="_Toc119074639"/>
      <w:r w:rsidRPr="00ED7397">
        <w:t>Background</w:t>
      </w:r>
      <w:bookmarkEnd w:id="7"/>
    </w:p>
    <w:p w14:paraId="71D062A4" w14:textId="6DAA535C" w:rsidR="008B34E1" w:rsidRDefault="008B34E1" w:rsidP="005C5141">
      <w:r w:rsidRPr="008B34E1">
        <w:t>This section discusses the background information of the Theremin, and the importance of simulating the Theremin with the Leap Motion.</w:t>
      </w:r>
    </w:p>
    <w:p w14:paraId="730A4689" w14:textId="24652EEB" w:rsidR="008924E2" w:rsidRPr="00ED7397" w:rsidRDefault="008924E2" w:rsidP="005C5141">
      <w:pPr>
        <w:pStyle w:val="Heading3"/>
        <w:numPr>
          <w:ilvl w:val="2"/>
          <w:numId w:val="8"/>
        </w:numPr>
      </w:pPr>
      <w:bookmarkStart w:id="8" w:name="_Toc119074640"/>
      <w:r w:rsidRPr="00ED7397">
        <w:t>Theremin</w:t>
      </w:r>
      <w:bookmarkEnd w:id="8"/>
    </w:p>
    <w:p w14:paraId="03EEC51A" w14:textId="1ED733FA" w:rsidR="00CD7345" w:rsidRPr="00ED7397" w:rsidRDefault="002A1B5A" w:rsidP="005C5141">
      <w:r w:rsidRPr="00ED7397">
        <w:t>The Theremin is a unique musical instrument that is played without physical contact</w:t>
      </w:r>
      <w:r w:rsidR="008C24BA">
        <w:t xml:space="preserve"> </w:t>
      </w:r>
      <w:r w:rsidR="008C24BA">
        <w:t>as illustrated in Figure 1</w:t>
      </w:r>
      <w:r w:rsidR="008C24BA" w:rsidRPr="00ED7397">
        <w:t xml:space="preserve">. </w:t>
      </w:r>
      <w:r w:rsidR="002648B4" w:rsidRPr="00ED7397">
        <w:t>Moving one's hands near a vertical antenna causes the theremin to produce a different pitch, and a separate horizontal antenna controls the theremin's volume. However, precise control involves the feedback of hearing the theremin's tone and moving one's hands in accordance. Experienced players can roughly estimate the positions needed to produce various notes</w:t>
      </w:r>
      <w:r w:rsidR="00D075CA" w:rsidRPr="00ED7397">
        <w:t xml:space="preserve"> </w:t>
      </w:r>
      <w:r w:rsidR="00D075CA" w:rsidRPr="00ED7397">
        <w:fldChar w:fldCharType="begin"/>
      </w:r>
      <w:r w:rsidR="004163D6">
        <w:instrText xml:space="preserve"> ADDIN EN.CITE &lt;EndNote&gt;&lt;Cite&gt;&lt;Author&gt;Mathew&lt;/Author&gt;&lt;Year&gt;2019&lt;/Year&gt;&lt;RecNum&gt;3&lt;/RecNum&gt;&lt;DisplayText&gt;[1]&lt;/DisplayText&gt;&lt;record&gt;&lt;rec-number&gt;3&lt;/rec-number&gt;&lt;foreign-keys&gt;&lt;key app="EN" db-id="2dax2v0fztawwve2ppg5z5zwxd9pzzp0pfe0" timestamp="1661090937"&gt;3&lt;/key&gt;&lt;/foreign-keys&gt;&lt;ref-type name="Journal Article"&gt;17&lt;/ref-type&gt;&lt;contributors&gt;&lt;authors&gt;&lt;author&gt;Mathew, Kasey&lt;/author&gt;&lt;/authors&gt;&lt;/contributors&gt;&lt;titles&gt;&lt;title&gt;Strange Vibrations: The Evolution of the Theremin&lt;/title&gt;&lt;/titles&gt;&lt;dates&gt;&lt;year&gt;2019&lt;/year&gt;&lt;/dates&gt;&lt;urls&gt;&lt;/urls&gt;&lt;/record&gt;&lt;/Cite&gt;&lt;/EndNote&gt;</w:instrText>
      </w:r>
      <w:r w:rsidR="00D075CA" w:rsidRPr="00ED7397">
        <w:fldChar w:fldCharType="separate"/>
      </w:r>
      <w:r w:rsidR="004163D6">
        <w:rPr>
          <w:noProof/>
        </w:rPr>
        <w:t>[1]</w:t>
      </w:r>
      <w:r w:rsidR="00D075CA" w:rsidRPr="00ED7397">
        <w:fldChar w:fldCharType="end"/>
      </w:r>
      <w:r w:rsidR="00E51BDB" w:rsidRPr="00ED7397">
        <w:t>.</w:t>
      </w:r>
    </w:p>
    <w:p w14:paraId="025A6942" w14:textId="0A6B84C6" w:rsidR="008924E2" w:rsidRPr="00ED7397" w:rsidRDefault="008924E2" w:rsidP="0000581A">
      <w:pPr>
        <w:jc w:val="center"/>
      </w:pPr>
      <w:r w:rsidRPr="00ED7397">
        <w:rPr>
          <w:noProof/>
        </w:rPr>
        <w:drawing>
          <wp:inline distT="0" distB="0" distL="0" distR="0" wp14:anchorId="7EB56828" wp14:editId="412B6B2B">
            <wp:extent cx="1794164" cy="1477710"/>
            <wp:effectExtent l="0" t="0" r="0" b="8255"/>
            <wp:docPr id="2" name="Picture 2" descr="2001/67/1 Electronic musical instrument including parts, Theremin, 'Signature series', timber / metal, designed by Robert (Bob) Moog, manufactured Big Briar Inc, United States of America, 2001. Click to en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01/67/1 Electronic musical instrument including parts, Theremin, 'Signature series', timber / metal, designed by Robert (Bob) Moog, manufactured Big Briar Inc, United States of America, 2001. Click to enlarg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0914" cy="1483270"/>
                    </a:xfrm>
                    <a:prstGeom prst="rect">
                      <a:avLst/>
                    </a:prstGeom>
                    <a:noFill/>
                    <a:ln>
                      <a:noFill/>
                    </a:ln>
                  </pic:spPr>
                </pic:pic>
              </a:graphicData>
            </a:graphic>
          </wp:inline>
        </w:drawing>
      </w:r>
    </w:p>
    <w:p w14:paraId="35D36FE4" w14:textId="4D97DF4E" w:rsidR="007E75E1" w:rsidRPr="002D6362" w:rsidRDefault="007E75E1" w:rsidP="002D6362">
      <w:pPr>
        <w:pStyle w:val="Caption"/>
      </w:pPr>
      <w:bookmarkStart w:id="9" w:name="_Toc116826849"/>
      <w:bookmarkStart w:id="10" w:name="_Toc119074687"/>
      <w:r w:rsidRPr="002D6362">
        <w:t xml:space="preserve">Figure </w:t>
      </w:r>
      <w:fldSimple w:instr=" SEQ Figure \* ARABIC ">
        <w:r w:rsidR="009E1F87">
          <w:rPr>
            <w:noProof/>
          </w:rPr>
          <w:t>1</w:t>
        </w:r>
      </w:fldSimple>
      <w:r w:rsidRPr="002D6362">
        <w:t xml:space="preserve"> Theremin</w:t>
      </w:r>
      <w:r w:rsidR="00CD3149" w:rsidRPr="002D6362">
        <w:t xml:space="preserve"> </w:t>
      </w:r>
      <w:r w:rsidR="00D4127D" w:rsidRPr="002D6362">
        <w:t>appearance</w:t>
      </w:r>
      <w:bookmarkEnd w:id="9"/>
      <w:bookmarkEnd w:id="10"/>
    </w:p>
    <w:p w14:paraId="64136FD0" w14:textId="49D10562" w:rsidR="00112167" w:rsidRDefault="008B34E1" w:rsidP="005C5141">
      <w:pPr>
        <w:pStyle w:val="Heading3"/>
        <w:numPr>
          <w:ilvl w:val="2"/>
          <w:numId w:val="8"/>
        </w:numPr>
      </w:pPr>
      <w:bookmarkStart w:id="11" w:name="_Toc119074641"/>
      <w:r>
        <w:t>Leap Motion</w:t>
      </w:r>
      <w:bookmarkEnd w:id="11"/>
    </w:p>
    <w:p w14:paraId="5AD1E14D" w14:textId="7E0AD73D" w:rsidR="008B34E1" w:rsidRDefault="00700395" w:rsidP="005C5141">
      <w:r w:rsidRPr="00700395">
        <w:t>The Leap Motion Controller is an optical hand tracking module that captures hand movements with exceptional accuracy</w:t>
      </w:r>
      <w:r w:rsidR="008C24BA">
        <w:t>,</w:t>
      </w:r>
      <w:r w:rsidR="008C24BA" w:rsidRPr="008C24BA">
        <w:t xml:space="preserve"> </w:t>
      </w:r>
      <w:r w:rsidR="008C24BA">
        <w:t>as seen in Figure 2</w:t>
      </w:r>
      <w:r w:rsidRPr="00700395">
        <w:t>.</w:t>
      </w:r>
      <w:r w:rsidR="00D81CE5" w:rsidRPr="00D81CE5">
        <w:rPr>
          <w:rFonts w:ascii="Roboto" w:hAnsi="Roboto"/>
          <w:color w:val="444444"/>
          <w:sz w:val="27"/>
          <w:szCs w:val="27"/>
        </w:rPr>
        <w:t xml:space="preserve"> </w:t>
      </w:r>
      <w:r w:rsidR="00D81CE5" w:rsidRPr="00D81CE5">
        <w:t>The Leap Motion Controller features an interaction zone that spans from the device in a 140x120° typical field of vision and extends from 10cm to 60cm or more</w:t>
      </w:r>
      <w:r w:rsidR="008C24BA">
        <w:t xml:space="preserve"> as shown in Figure 3.</w:t>
      </w:r>
      <w:r w:rsidR="00956968">
        <w:t xml:space="preserve"> </w:t>
      </w:r>
      <w:r w:rsidR="00956968">
        <w:fldChar w:fldCharType="begin"/>
      </w:r>
      <w:r w:rsidR="004163D6">
        <w:instrText xml:space="preserve"> ADDIN EN.CITE &lt;EndNote&gt;&lt;Cite&gt;&lt;Author&gt;UltraLeap&lt;/Author&gt;&lt;Year&gt;2020&lt;/Year&gt;&lt;RecNum&gt;5&lt;/RecNum&gt;&lt;DisplayText&gt;[2]&lt;/DisplayText&gt;&lt;record&gt;&lt;rec-number&gt;5&lt;/rec-number&gt;&lt;foreign-keys&gt;&lt;key app="EN" db-id="2dax2v0fztawwve2ppg5z5zwxd9pzzp0pfe0" timestamp="1661096351"&gt;5&lt;/key&gt;&lt;/foreign-keys&gt;&lt;ref-type name="Web Page"&gt;12&lt;/ref-type&gt;&lt;contributors&gt;&lt;authors&gt;&lt;author&gt;UltraLeap&lt;/author&gt;&lt;/authors&gt;&lt;/contributors&gt;&lt;titles&gt;&lt;title&gt;How Hand Tracking Works&lt;/title&gt;&lt;/titles&gt;&lt;volume&gt;2022&lt;/volume&gt;&lt;number&gt;22 August 2022&lt;/number&gt;&lt;dates&gt;&lt;year&gt;2020&lt;/year&gt;&lt;/dates&gt;&lt;urls&gt;&lt;related-urls&gt;&lt;url&gt;https://www.ultraleap.com/company/news/blog/how-hand-tracking-works/&lt;/url&gt;&lt;/related-urls&gt;&lt;/urls&gt;&lt;/record&gt;&lt;/Cite&gt;&lt;/EndNote&gt;</w:instrText>
      </w:r>
      <w:r w:rsidR="00956968">
        <w:fldChar w:fldCharType="separate"/>
      </w:r>
      <w:r w:rsidR="004163D6">
        <w:rPr>
          <w:noProof/>
        </w:rPr>
        <w:t>[2]</w:t>
      </w:r>
      <w:r w:rsidR="00956968">
        <w:fldChar w:fldCharType="end"/>
      </w:r>
      <w:r w:rsidR="00D81CE5">
        <w:t xml:space="preserve"> </w:t>
      </w:r>
      <w:r w:rsidR="00D81CE5" w:rsidRPr="00D81CE5">
        <w:t>.</w:t>
      </w:r>
    </w:p>
    <w:p w14:paraId="51947477" w14:textId="77777777" w:rsidR="005C5141" w:rsidRDefault="005C5141" w:rsidP="005C5141"/>
    <w:p w14:paraId="1B67C9F2" w14:textId="22F46B34" w:rsidR="00183F18" w:rsidRDefault="00956968" w:rsidP="0000581A">
      <w:pPr>
        <w:jc w:val="center"/>
      </w:pPr>
      <w:r w:rsidRPr="00956968">
        <w:rPr>
          <w:noProof/>
        </w:rPr>
        <w:drawing>
          <wp:inline distT="0" distB="0" distL="0" distR="0" wp14:anchorId="29AC5AD3" wp14:editId="6A016460">
            <wp:extent cx="2276475" cy="1513565"/>
            <wp:effectExtent l="0" t="0" r="0" b="0"/>
            <wp:docPr id="22" name="Picture 22" descr="A picture containing text, person, indo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person, indoor, computer&#10;&#10;Description automatically generated"/>
                    <pic:cNvPicPr/>
                  </pic:nvPicPr>
                  <pic:blipFill>
                    <a:blip r:embed="rId16"/>
                    <a:stretch>
                      <a:fillRect/>
                    </a:stretch>
                  </pic:blipFill>
                  <pic:spPr>
                    <a:xfrm>
                      <a:off x="0" y="0"/>
                      <a:ext cx="2278297" cy="1514776"/>
                    </a:xfrm>
                    <a:prstGeom prst="rect">
                      <a:avLst/>
                    </a:prstGeom>
                  </pic:spPr>
                </pic:pic>
              </a:graphicData>
            </a:graphic>
          </wp:inline>
        </w:drawing>
      </w:r>
    </w:p>
    <w:p w14:paraId="5C6F2FAE" w14:textId="035BB002" w:rsidR="005C5141" w:rsidRDefault="00183F18" w:rsidP="002D6362">
      <w:pPr>
        <w:pStyle w:val="Caption"/>
      </w:pPr>
      <w:bookmarkStart w:id="12" w:name="_Toc116826850"/>
      <w:bookmarkStart w:id="13" w:name="_Toc119074688"/>
      <w:r>
        <w:t xml:space="preserve">Figure </w:t>
      </w:r>
      <w:fldSimple w:instr=" SEQ Figure \* ARABIC ">
        <w:r w:rsidR="009E1F87">
          <w:rPr>
            <w:noProof/>
          </w:rPr>
          <w:t>2</w:t>
        </w:r>
      </w:fldSimple>
      <w:r>
        <w:t>. Leap Motion Controller</w:t>
      </w:r>
      <w:bookmarkEnd w:id="12"/>
      <w:bookmarkEnd w:id="13"/>
    </w:p>
    <w:p w14:paraId="7A11FC60" w14:textId="15C16A7B" w:rsidR="005C5141" w:rsidRDefault="005C5141" w:rsidP="005C5141">
      <w:pPr>
        <w:pStyle w:val="Caption"/>
      </w:pPr>
      <w:r w:rsidRPr="00183F18">
        <w:rPr>
          <w:noProof/>
        </w:rPr>
        <w:lastRenderedPageBreak/>
        <w:drawing>
          <wp:inline distT="0" distB="0" distL="0" distR="0" wp14:anchorId="381EBA30" wp14:editId="0DD9A48C">
            <wp:extent cx="1714145" cy="2257425"/>
            <wp:effectExtent l="0" t="0" r="635" b="0"/>
            <wp:docPr id="23" name="Picture 2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iagram&#10;&#10;Description automatically generated"/>
                    <pic:cNvPicPr/>
                  </pic:nvPicPr>
                  <pic:blipFill rotWithShape="1">
                    <a:blip r:embed="rId17"/>
                    <a:srcRect b="9102"/>
                    <a:stretch/>
                  </pic:blipFill>
                  <pic:spPr bwMode="auto">
                    <a:xfrm>
                      <a:off x="0" y="0"/>
                      <a:ext cx="1718400" cy="2263028"/>
                    </a:xfrm>
                    <a:prstGeom prst="rect">
                      <a:avLst/>
                    </a:prstGeom>
                    <a:ln>
                      <a:noFill/>
                    </a:ln>
                    <a:extLst>
                      <a:ext uri="{53640926-AAD7-44D8-BBD7-CCE9431645EC}">
                        <a14:shadowObscured xmlns:a14="http://schemas.microsoft.com/office/drawing/2010/main"/>
                      </a:ext>
                    </a:extLst>
                  </pic:spPr>
                </pic:pic>
              </a:graphicData>
            </a:graphic>
          </wp:inline>
        </w:drawing>
      </w:r>
    </w:p>
    <w:p w14:paraId="1969AD87" w14:textId="7E1E480B" w:rsidR="008B34E1" w:rsidRDefault="00183F18" w:rsidP="005C5141">
      <w:pPr>
        <w:pStyle w:val="Caption"/>
      </w:pPr>
      <w:r>
        <w:t xml:space="preserve">   </w:t>
      </w:r>
      <w:bookmarkStart w:id="14" w:name="_Toc116826851"/>
      <w:bookmarkStart w:id="15" w:name="_Toc119074689"/>
      <w:r>
        <w:t xml:space="preserve">Figure </w:t>
      </w:r>
      <w:fldSimple w:instr=" SEQ Figure \* ARABIC ">
        <w:r w:rsidR="009E1F87">
          <w:rPr>
            <w:noProof/>
          </w:rPr>
          <w:t>3</w:t>
        </w:r>
      </w:fldSimple>
      <w:r>
        <w:t xml:space="preserve">. </w:t>
      </w:r>
      <w:r>
        <w:rPr>
          <w:noProof/>
        </w:rPr>
        <w:t xml:space="preserve"> Ultraleap hand tracking interaction zones</w:t>
      </w:r>
      <w:bookmarkEnd w:id="14"/>
      <w:bookmarkEnd w:id="15"/>
    </w:p>
    <w:p w14:paraId="3A6A17D2" w14:textId="77777777" w:rsidR="008B34E1" w:rsidRPr="008B34E1" w:rsidRDefault="008B34E1" w:rsidP="005C5141"/>
    <w:p w14:paraId="4EBA514A" w14:textId="5C8ABB58" w:rsidR="00CD7345" w:rsidRPr="00ED7397" w:rsidRDefault="00D075CA" w:rsidP="005C5141">
      <w:pPr>
        <w:pStyle w:val="Heading2"/>
        <w:numPr>
          <w:ilvl w:val="1"/>
          <w:numId w:val="8"/>
        </w:numPr>
      </w:pPr>
      <w:bookmarkStart w:id="16" w:name="_Toc119074642"/>
      <w:r w:rsidRPr="00ED7397">
        <w:t>Problem</w:t>
      </w:r>
      <w:bookmarkEnd w:id="16"/>
    </w:p>
    <w:p w14:paraId="266BE6AB" w14:textId="6C81B22D" w:rsidR="00971833" w:rsidRPr="00ED7397" w:rsidRDefault="00971833" w:rsidP="005C5141">
      <w:r w:rsidRPr="00ED7397">
        <w:t xml:space="preserve">The three main negative factors affecting usage of Theremins </w:t>
      </w:r>
      <w:r w:rsidR="00B06673" w:rsidRPr="00ED7397">
        <w:t>are affordability</w:t>
      </w:r>
      <w:r w:rsidRPr="00ED7397">
        <w:t xml:space="preserve">, </w:t>
      </w:r>
      <w:r w:rsidR="008B34E1" w:rsidRPr="00ED7397">
        <w:t>portability,</w:t>
      </w:r>
      <w:r w:rsidRPr="00ED7397">
        <w:t xml:space="preserve"> and user experience.</w:t>
      </w:r>
    </w:p>
    <w:p w14:paraId="37394FB5" w14:textId="46EAF774" w:rsidR="006750E4" w:rsidRPr="00ED7397" w:rsidRDefault="00B06673" w:rsidP="005C5141">
      <w:r w:rsidRPr="00ED7397">
        <w:t>Theremins typically cost between $200 and $899</w:t>
      </w:r>
      <w:r w:rsidR="00956968">
        <w:t xml:space="preserve"> </w:t>
      </w:r>
      <w:r w:rsidR="00956968">
        <w:fldChar w:fldCharType="begin"/>
      </w:r>
      <w:r w:rsidR="004163D6">
        <w:instrText xml:space="preserve"> ADDIN EN.CITE &lt;EndNote&gt;&lt;Cite&gt;&lt;Author&gt;World&lt;/Author&gt;&lt;Year&gt;2022&lt;/Year&gt;&lt;RecNum&gt;6&lt;/RecNum&gt;&lt;DisplayText&gt;[3]&lt;/DisplayText&gt;&lt;record&gt;&lt;rec-number&gt;6&lt;/rec-number&gt;&lt;foreign-keys&gt;&lt;key app="EN" db-id="2dax2v0fztawwve2ppg5z5zwxd9pzzp0pfe0" timestamp="1661173246"&gt;6&lt;/key&gt;&lt;/foreign-keys&gt;&lt;ref-type name="Web Page"&gt;12&lt;/ref-type&gt;&lt;contributors&gt;&lt;authors&gt;&lt;author&gt;Theremin World&lt;/author&gt;&lt;/authors&gt;&lt;/contributors&gt;&lt;titles&gt;&lt;title&gt;Theremins and Theremin Kits&lt;/title&gt;&lt;/titles&gt;&lt;dates&gt;&lt;year&gt;2022&lt;/year&gt;&lt;/dates&gt;&lt;urls&gt;&lt;related-urls&gt;&lt;url&gt;http://www.thereminworld.com/theremin-store&lt;/url&gt;&lt;/related-urls&gt;&lt;/urls&gt;&lt;/record&gt;&lt;/Cite&gt;&lt;/EndNote&gt;</w:instrText>
      </w:r>
      <w:r w:rsidR="00956968">
        <w:fldChar w:fldCharType="separate"/>
      </w:r>
      <w:r w:rsidR="004163D6">
        <w:rPr>
          <w:noProof/>
        </w:rPr>
        <w:t>[3]</w:t>
      </w:r>
      <w:r w:rsidR="00956968">
        <w:fldChar w:fldCharType="end"/>
      </w:r>
      <w:r w:rsidR="00E51BDB" w:rsidRPr="00ED7397">
        <w:t xml:space="preserve">, </w:t>
      </w:r>
      <w:r w:rsidRPr="00ED7397">
        <w:t xml:space="preserve">which is quite pricey when compared to the Leap Motion's pricing of about $80 </w:t>
      </w:r>
      <w:r w:rsidR="00E51BDB" w:rsidRPr="00ED7397">
        <w:fldChar w:fldCharType="begin"/>
      </w:r>
      <w:r w:rsidR="004163D6">
        <w:instrText xml:space="preserve"> ADDIN EN.CITE &lt;EndNote&gt;&lt;Cite&gt;&lt;Author&gt;Heaney&lt;/Author&gt;&lt;Year&gt;2022&lt;/Year&gt;&lt;RecNum&gt;4&lt;/RecNum&gt;&lt;DisplayText&gt;[4]&lt;/DisplayText&gt;&lt;record&gt;&lt;rec-number&gt;4&lt;/rec-number&gt;&lt;foreign-keys&gt;&lt;key app="EN" db-id="2dax2v0fztawwve2ppg5z5zwxd9pzzp0pfe0" timestamp="1661095818"&gt;4&lt;/key&gt;&lt;/foreign-keys&gt;&lt;ref-type name="Web Page"&gt;12&lt;/ref-type&gt;&lt;contributors&gt;&lt;authors&gt;&lt;author&gt;David Heaney&lt;/author&gt;&lt;/authors&gt;&lt;/contributors&gt;&lt;titles&gt;&lt;title&gt;Ultraleap Gemini Impressions: Great Hand Tracking Is Coming Soon&lt;/title&gt;&lt;/titles&gt;&lt;volume&gt;2022&lt;/volume&gt;&lt;number&gt;21 August 2022&lt;/number&gt;&lt;dates&gt;&lt;year&gt;2022&lt;/year&gt;&lt;/dates&gt;&lt;urls&gt;&lt;related-urls&gt;&lt;url&gt;https://uploadvr.com/ces-ultraleap-gemini-hand-tracking/#:~:text=By%202019%20even%20AltSpace%20dropped,egg%20problem%20of%20input%20accessories.&lt;/url&gt;&lt;/related-urls&gt;&lt;/urls&gt;&lt;/record&gt;&lt;/Cite&gt;&lt;/EndNote&gt;</w:instrText>
      </w:r>
      <w:r w:rsidR="00E51BDB" w:rsidRPr="00ED7397">
        <w:fldChar w:fldCharType="separate"/>
      </w:r>
      <w:r w:rsidR="004163D6">
        <w:rPr>
          <w:noProof/>
        </w:rPr>
        <w:t>[4]</w:t>
      </w:r>
      <w:r w:rsidR="00E51BDB" w:rsidRPr="00ED7397">
        <w:fldChar w:fldCharType="end"/>
      </w:r>
      <w:r w:rsidR="00E51BDB" w:rsidRPr="00ED7397">
        <w:t xml:space="preserve">. </w:t>
      </w:r>
      <w:r w:rsidRPr="00ED7397">
        <w:t xml:space="preserve">Furthermore, the Theremin is larger in shape compared to a small Leap motion controller. It becomes less portable because of this. </w:t>
      </w:r>
    </w:p>
    <w:p w14:paraId="4F513A94" w14:textId="03B0FB19" w:rsidR="00D075CA" w:rsidRPr="00ED7397" w:rsidRDefault="00B06673" w:rsidP="005C5141">
      <w:r w:rsidRPr="00ED7397">
        <w:t xml:space="preserve">Lastly, playing the Theremin </w:t>
      </w:r>
      <w:r w:rsidR="00713B4A" w:rsidRPr="00ED7397">
        <w:t>may results a</w:t>
      </w:r>
      <w:r w:rsidRPr="00ED7397">
        <w:t xml:space="preserve"> poor user experience because it is difficult to play, and most users would give up after a while. The user would not be able to distinguish the note that is sounded without </w:t>
      </w:r>
      <w:r w:rsidR="008B34E1">
        <w:t xml:space="preserve">having </w:t>
      </w:r>
      <w:r w:rsidRPr="00ED7397">
        <w:t xml:space="preserve">perfect pitch, </w:t>
      </w:r>
      <w:r w:rsidR="00713B4A" w:rsidRPr="00ED7397">
        <w:t>which is rare ability to recognize specific musical note without the need of a reference tone.</w:t>
      </w:r>
      <w:r w:rsidRPr="00ED7397">
        <w:t xml:space="preserve"> However, </w:t>
      </w:r>
      <w:r w:rsidR="00713B4A" w:rsidRPr="00ED7397">
        <w:t>with the use of Leap Motion, a simple software can be developed</w:t>
      </w:r>
      <w:r w:rsidRPr="00ED7397">
        <w:t xml:space="preserve"> </w:t>
      </w:r>
      <w:r w:rsidR="00713B4A" w:rsidRPr="00ED7397">
        <w:t>that</w:t>
      </w:r>
      <w:r w:rsidRPr="00ED7397">
        <w:t xml:space="preserve"> displays the note being </w:t>
      </w:r>
      <w:r w:rsidR="00713B4A" w:rsidRPr="00ED7397">
        <w:t>played</w:t>
      </w:r>
      <w:r w:rsidR="006750E4" w:rsidRPr="00ED7397">
        <w:t xml:space="preserve"> by the user</w:t>
      </w:r>
      <w:r w:rsidR="00713B4A" w:rsidRPr="00ED7397">
        <w:t>.</w:t>
      </w:r>
      <w:r w:rsidR="006750E4" w:rsidRPr="00ED7397">
        <w:t xml:space="preserve"> This may improve user experience as the user knows </w:t>
      </w:r>
      <w:r w:rsidR="008B34E1">
        <w:t>the</w:t>
      </w:r>
      <w:r w:rsidR="006750E4" w:rsidRPr="00ED7397">
        <w:t xml:space="preserve"> note </w:t>
      </w:r>
      <w:r w:rsidR="008B34E1">
        <w:t xml:space="preserve">which </w:t>
      </w:r>
      <w:r w:rsidR="006750E4" w:rsidRPr="00ED7397">
        <w:t xml:space="preserve">he is </w:t>
      </w:r>
      <w:r w:rsidR="008B34E1">
        <w:t xml:space="preserve">currently </w:t>
      </w:r>
      <w:r w:rsidR="006750E4" w:rsidRPr="00ED7397">
        <w:t>playing.</w:t>
      </w:r>
    </w:p>
    <w:p w14:paraId="2BD793B4" w14:textId="2E9296A3" w:rsidR="00CD7345" w:rsidRDefault="00112167" w:rsidP="005C5141">
      <w:r w:rsidRPr="00ED7397">
        <w:t>Therefore, it is important to simulate the Theremin digitally with a Leap motion as it would benefit the users by providing an affordable</w:t>
      </w:r>
      <w:r w:rsidR="003C1D18">
        <w:t xml:space="preserve"> and</w:t>
      </w:r>
      <w:r w:rsidRPr="00ED7397">
        <w:t xml:space="preserve"> portable </w:t>
      </w:r>
      <w:r w:rsidR="00DA48BA" w:rsidRPr="00ED7397">
        <w:t>option, as well as improving the user experience.</w:t>
      </w:r>
    </w:p>
    <w:p w14:paraId="48A9C4FB" w14:textId="72AEB4AB" w:rsidR="0028539A" w:rsidRDefault="0028539A" w:rsidP="005C5141"/>
    <w:p w14:paraId="3355F9C2" w14:textId="3C3A9463" w:rsidR="0028539A" w:rsidRDefault="0028539A" w:rsidP="005C5141"/>
    <w:p w14:paraId="55A17F85" w14:textId="2FA5F3A0" w:rsidR="003C1D18" w:rsidRDefault="003C1D18" w:rsidP="005C5141"/>
    <w:p w14:paraId="0C800098" w14:textId="6E65730C" w:rsidR="003C1D18" w:rsidRDefault="003C1D18" w:rsidP="005C5141"/>
    <w:p w14:paraId="44FB9177" w14:textId="2BFD41A1" w:rsidR="003C1D18" w:rsidRDefault="003C1D18" w:rsidP="005C5141"/>
    <w:p w14:paraId="6375FA4C" w14:textId="77777777" w:rsidR="003C1D18" w:rsidRPr="00ED7397" w:rsidRDefault="003C1D18" w:rsidP="005C5141"/>
    <w:p w14:paraId="23868B62" w14:textId="397F56EC" w:rsidR="003A4BA3" w:rsidRPr="00ED7397" w:rsidRDefault="003A4BA3" w:rsidP="005C5141">
      <w:pPr>
        <w:pStyle w:val="Heading1"/>
      </w:pPr>
      <w:bookmarkStart w:id="17" w:name="_Toc119074643"/>
      <w:r w:rsidRPr="00ED7397">
        <w:lastRenderedPageBreak/>
        <w:t>Existing Approach</w:t>
      </w:r>
      <w:r w:rsidR="00D07560">
        <w:t xml:space="preserve"> (Literature Review)</w:t>
      </w:r>
      <w:bookmarkEnd w:id="17"/>
    </w:p>
    <w:p w14:paraId="4CEA5559" w14:textId="1ED6462F" w:rsidR="00641AEB" w:rsidRPr="00ED7397" w:rsidRDefault="00672786" w:rsidP="005C5141">
      <w:r w:rsidRPr="00ED7397">
        <w:t>Theremin simulation software had been implemented by former students</w:t>
      </w:r>
      <w:r w:rsidR="00F77F18">
        <w:t xml:space="preserve"> using .NET Framework using C# programming language</w:t>
      </w:r>
      <w:r w:rsidR="001B0F98">
        <w:t xml:space="preserve"> </w:t>
      </w:r>
      <w:r w:rsidR="001B0F98">
        <w:fldChar w:fldCharType="begin"/>
      </w:r>
      <w:r w:rsidR="001B0F98">
        <w:instrText xml:space="preserve"> ADDIN EN.CITE &lt;EndNote&gt;&lt;Cite&gt;&lt;Author&gt;Cai&lt;/Author&gt;&lt;Year&gt;2018&lt;/Year&gt;&lt;RecNum&gt;10&lt;/RecNum&gt;&lt;DisplayText&gt;[5]&lt;/DisplayText&gt;&lt;record&gt;&lt;rec-number&gt;10&lt;/rec-number&gt;&lt;foreign-keys&gt;&lt;key app="EN" db-id="2dax2v0fztawwve2ppg5z5zwxd9pzzp0pfe0" timestamp="1665984903"&gt;10&lt;/key&gt;&lt;/foreign-keys&gt;&lt;ref-type name="Journal Article"&gt;17&lt;/ref-type&gt;&lt;contributors&gt;&lt;authors&gt;&lt;author&gt;Chock Zhong Cai&lt;/author&gt;&lt;/authors&gt;&lt;/contributors&gt;&lt;titles&gt;&lt;title&gt;Playing digital music by waving hands in the air&lt;/title&gt;&lt;/titles&gt;&lt;dates&gt;&lt;year&gt;2018&lt;/year&gt;&lt;/dates&gt;&lt;urls&gt;&lt;/urls&gt;&lt;/record&gt;&lt;/Cite&gt;&lt;/EndNote&gt;</w:instrText>
      </w:r>
      <w:r w:rsidR="001B0F98">
        <w:fldChar w:fldCharType="separate"/>
      </w:r>
      <w:r w:rsidR="001B0F98">
        <w:rPr>
          <w:noProof/>
        </w:rPr>
        <w:t>[5]</w:t>
      </w:r>
      <w:r w:rsidR="001B0F98">
        <w:fldChar w:fldCharType="end"/>
      </w:r>
      <w:r w:rsidR="00F77F18">
        <w:t xml:space="preserve">. </w:t>
      </w:r>
      <w:r w:rsidRPr="00ED7397">
        <w:t>Depending on the user's hand location in relation to the Leap Motion controller, the software can generate different frequencies</w:t>
      </w:r>
      <w:r w:rsidR="00E252FF">
        <w:t xml:space="preserve"> using the</w:t>
      </w:r>
      <w:r w:rsidRPr="00ED7397">
        <w:t xml:space="preserve"> </w:t>
      </w:r>
      <w:proofErr w:type="spellStart"/>
      <w:r w:rsidR="00C960A0">
        <w:t>N</w:t>
      </w:r>
      <w:r w:rsidR="00E252FF">
        <w:t>Audio</w:t>
      </w:r>
      <w:proofErr w:type="spellEnd"/>
      <w:r w:rsidR="00E252FF">
        <w:t xml:space="preserve"> sound libraries. F</w:t>
      </w:r>
      <w:r w:rsidRPr="00ED7397">
        <w:t>or various audio effects, users can also choose from several wave functions like sine, triangle, and sawtooth. Additionally, there is a simple user interface that shows an image of a piano keyboard for reference and the note that is currently being played.</w:t>
      </w:r>
      <w:r w:rsidR="008C24BA">
        <w:t xml:space="preserve"> </w:t>
      </w:r>
      <w:r w:rsidR="008C24BA">
        <w:t>The user interface of the existing software can be seen in Figure 4.</w:t>
      </w:r>
    </w:p>
    <w:p w14:paraId="654BCFDA" w14:textId="68A15C53" w:rsidR="00B45654" w:rsidRPr="00ED7397" w:rsidRDefault="00B45654" w:rsidP="007B3208">
      <w:pPr>
        <w:jc w:val="center"/>
      </w:pPr>
      <w:r w:rsidRPr="00ED7397">
        <w:rPr>
          <w:noProof/>
        </w:rPr>
        <w:drawing>
          <wp:inline distT="0" distB="0" distL="0" distR="0" wp14:anchorId="32A59107" wp14:editId="39BB2DAF">
            <wp:extent cx="3921369" cy="2037583"/>
            <wp:effectExtent l="0" t="0" r="3175" b="127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18"/>
                    <a:stretch>
                      <a:fillRect/>
                    </a:stretch>
                  </pic:blipFill>
                  <pic:spPr>
                    <a:xfrm>
                      <a:off x="0" y="0"/>
                      <a:ext cx="3925814" cy="2039893"/>
                    </a:xfrm>
                    <a:prstGeom prst="rect">
                      <a:avLst/>
                    </a:prstGeom>
                  </pic:spPr>
                </pic:pic>
              </a:graphicData>
            </a:graphic>
          </wp:inline>
        </w:drawing>
      </w:r>
    </w:p>
    <w:p w14:paraId="115FC1C2" w14:textId="0ACA6729" w:rsidR="00B45654" w:rsidRPr="007E75E1" w:rsidRDefault="007E75E1" w:rsidP="005C5141">
      <w:pPr>
        <w:pStyle w:val="Caption"/>
      </w:pPr>
      <w:bookmarkStart w:id="18" w:name="_Toc116826852"/>
      <w:bookmarkStart w:id="19" w:name="_Toc119074690"/>
      <w:r w:rsidRPr="007E75E1">
        <w:t xml:space="preserve">Figure </w:t>
      </w:r>
      <w:fldSimple w:instr=" SEQ Figure \* ARABIC ">
        <w:r w:rsidR="009E1F87">
          <w:rPr>
            <w:noProof/>
          </w:rPr>
          <w:t>4</w:t>
        </w:r>
      </w:fldSimple>
      <w:r w:rsidRPr="007E75E1">
        <w:t>. Software implemented by former students</w:t>
      </w:r>
      <w:bookmarkEnd w:id="18"/>
      <w:bookmarkEnd w:id="19"/>
    </w:p>
    <w:p w14:paraId="58865ECD" w14:textId="15E90688" w:rsidR="00672786" w:rsidRPr="00ED7397" w:rsidRDefault="00F16C65" w:rsidP="005C5141">
      <w:r w:rsidRPr="00ED7397">
        <w:t xml:space="preserve">However, there are some problems with the software. </w:t>
      </w:r>
      <w:r w:rsidR="00B817F6" w:rsidRPr="00ED7397">
        <w:t>Static noise and popping sounds are produced on around every 2 seconds while playing the software which results to a bad user experience.</w:t>
      </w:r>
      <w:r w:rsidR="00816541" w:rsidRPr="00ED7397">
        <w:t xml:space="preserve"> The origin of the static noise is not known, and it could be due to the </w:t>
      </w:r>
      <w:proofErr w:type="spellStart"/>
      <w:r w:rsidR="00E252FF">
        <w:t>NAudio</w:t>
      </w:r>
      <w:proofErr w:type="spellEnd"/>
      <w:r w:rsidR="00E252FF">
        <w:t xml:space="preserve"> </w:t>
      </w:r>
      <w:r w:rsidR="00816541" w:rsidRPr="00ED7397">
        <w:t xml:space="preserve">sound library used or the old drivers of the leap motion. </w:t>
      </w:r>
    </w:p>
    <w:p w14:paraId="037B0A2B" w14:textId="4EADD703" w:rsidR="00816541" w:rsidRDefault="00816541" w:rsidP="005C5141">
      <w:r w:rsidRPr="00ED7397">
        <w:t xml:space="preserve">Thus, there is a need to explore an alternative way to simulate </w:t>
      </w:r>
      <w:r w:rsidR="00E252FF">
        <w:t xml:space="preserve">playing </w:t>
      </w:r>
      <w:r w:rsidRPr="00ED7397">
        <w:t>the Theremin</w:t>
      </w:r>
      <w:r w:rsidR="00DB641D" w:rsidRPr="00ED7397">
        <w:t xml:space="preserve"> and create high quality sound</w:t>
      </w:r>
      <w:r w:rsidRPr="00ED7397">
        <w:t>.</w:t>
      </w:r>
    </w:p>
    <w:p w14:paraId="77BD9BFF" w14:textId="6947761D" w:rsidR="003C1D18" w:rsidRDefault="003C1D18" w:rsidP="005C5141"/>
    <w:p w14:paraId="758B31A4" w14:textId="77FC4B20" w:rsidR="007E75E1" w:rsidRDefault="007E75E1" w:rsidP="005C5141"/>
    <w:p w14:paraId="24DAEFDB" w14:textId="77777777" w:rsidR="007E75E1" w:rsidRDefault="007E75E1" w:rsidP="005C5141"/>
    <w:p w14:paraId="4676CFB4" w14:textId="72AEEC67" w:rsidR="003C1D18" w:rsidRDefault="003C1D18" w:rsidP="005C5141"/>
    <w:p w14:paraId="148CA5EB" w14:textId="639A68A9" w:rsidR="003C1D18" w:rsidRDefault="003C1D18" w:rsidP="005C5141"/>
    <w:p w14:paraId="35ADF8C2" w14:textId="77777777" w:rsidR="003C1D18" w:rsidRPr="00ED7397" w:rsidRDefault="003C1D18" w:rsidP="005C5141"/>
    <w:p w14:paraId="21D77881" w14:textId="5CF76051" w:rsidR="00E51BDB" w:rsidRPr="00ED7397" w:rsidRDefault="003A4BA3" w:rsidP="005C5141">
      <w:pPr>
        <w:pStyle w:val="Heading1"/>
      </w:pPr>
      <w:bookmarkStart w:id="20" w:name="_Toc119074644"/>
      <w:r w:rsidRPr="00ED7397">
        <w:lastRenderedPageBreak/>
        <w:t>Research Hypothesis</w:t>
      </w:r>
      <w:bookmarkEnd w:id="20"/>
    </w:p>
    <w:p w14:paraId="1A9321E3" w14:textId="374EF7CD" w:rsidR="00816541" w:rsidRPr="00EE422C" w:rsidRDefault="00B45654" w:rsidP="005C5141">
      <w:pPr>
        <w:pStyle w:val="Heading2"/>
        <w:numPr>
          <w:ilvl w:val="1"/>
          <w:numId w:val="8"/>
        </w:numPr>
      </w:pPr>
      <w:bookmarkStart w:id="21" w:name="_Toc119074645"/>
      <w:r w:rsidRPr="00EE422C">
        <w:t>Purpose</w:t>
      </w:r>
      <w:bookmarkEnd w:id="21"/>
      <w:r w:rsidRPr="00EE422C">
        <w:t xml:space="preserve"> </w:t>
      </w:r>
    </w:p>
    <w:p w14:paraId="58171AFE" w14:textId="3567834C" w:rsidR="00D903E4" w:rsidRDefault="00E5187D" w:rsidP="00DC542F">
      <w:r w:rsidRPr="00E5187D">
        <w:t xml:space="preserve">The purpose of this project is to explore how well Unity Software can simulate playing the Theremin and to create a performance workbench exhibiting the best velocity achievable without any audio flaws. Then, we investigate if </w:t>
      </w:r>
      <w:proofErr w:type="spellStart"/>
      <w:r w:rsidRPr="00E5187D">
        <w:t>CSound</w:t>
      </w:r>
      <w:proofErr w:type="spellEnd"/>
      <w:r w:rsidRPr="00E5187D">
        <w:t xml:space="preserve"> can be utilized to enhance the sound quality and variety at an expense of latency.</w:t>
      </w:r>
    </w:p>
    <w:p w14:paraId="3AA8611C" w14:textId="77777777" w:rsidR="00E5187D" w:rsidRPr="00E5187D" w:rsidRDefault="00E5187D" w:rsidP="00E5187D"/>
    <w:p w14:paraId="1D78C0D4" w14:textId="2996E80B" w:rsidR="00E5187D" w:rsidRPr="00E5187D" w:rsidRDefault="00E5187D" w:rsidP="00E5187D">
      <w:pPr>
        <w:pStyle w:val="Heading2"/>
      </w:pPr>
      <w:bookmarkStart w:id="22" w:name="_Toc119074646"/>
      <w:r>
        <w:t>3.2 Scope</w:t>
      </w:r>
      <w:bookmarkEnd w:id="22"/>
    </w:p>
    <w:p w14:paraId="55E0C7B2" w14:textId="7EB0B290" w:rsidR="00D903E4" w:rsidRDefault="002651D4" w:rsidP="00D903E4">
      <w:r w:rsidRPr="002651D4">
        <w:t xml:space="preserve">In this </w:t>
      </w:r>
      <w:r w:rsidR="00E5187D">
        <w:t>project</w:t>
      </w:r>
      <w:r w:rsidRPr="002651D4">
        <w:t xml:space="preserve">, </w:t>
      </w:r>
      <w:r w:rsidR="00F77F18">
        <w:t>i</w:t>
      </w:r>
      <w:r w:rsidR="00F77F18" w:rsidRPr="00F77F18">
        <w:t xml:space="preserve">nstead </w:t>
      </w:r>
      <w:r w:rsidR="00F77F18">
        <w:t>of</w:t>
      </w:r>
      <w:r w:rsidR="00F77F18" w:rsidRPr="00F77F18">
        <w:t xml:space="preserve"> developing a program that generates sound from scratch, </w:t>
      </w:r>
      <w:r w:rsidR="00F77F18">
        <w:t>we will utilise</w:t>
      </w:r>
      <w:r w:rsidR="00F77F18" w:rsidRPr="00F77F18">
        <w:t xml:space="preserve"> existing sound </w:t>
      </w:r>
      <w:r w:rsidR="00F77F18">
        <w:t>library to</w:t>
      </w:r>
      <w:r w:rsidR="00F77F18" w:rsidRPr="00F77F18">
        <w:t xml:space="preserve"> ease the generation of </w:t>
      </w:r>
      <w:r w:rsidR="004163D6">
        <w:t>sound</w:t>
      </w:r>
      <w:r w:rsidR="00F77F18" w:rsidRPr="00F77F18">
        <w:t>.</w:t>
      </w:r>
      <w:r w:rsidR="0071687B">
        <w:t xml:space="preserve"> </w:t>
      </w:r>
      <w:r w:rsidR="0060115F">
        <w:t xml:space="preserve">Should the popping sound </w:t>
      </w:r>
      <w:r w:rsidR="004163D6">
        <w:t>persist</w:t>
      </w:r>
      <w:r w:rsidR="0060115F">
        <w:t xml:space="preserve"> even when using a new sound library, we will proceed to explore other hardware alternative like Kinect as we would not </w:t>
      </w:r>
      <w:r w:rsidR="00A55DAA">
        <w:t xml:space="preserve">be </w:t>
      </w:r>
      <w:r w:rsidR="0060115F">
        <w:t>investigat</w:t>
      </w:r>
      <w:r w:rsidR="00A55DAA">
        <w:t>ing</w:t>
      </w:r>
      <w:r w:rsidR="0060115F">
        <w:t xml:space="preserve"> the hardware issue of the Leap Motion Controller.</w:t>
      </w:r>
    </w:p>
    <w:p w14:paraId="32CC50BF" w14:textId="63428CBF" w:rsidR="00D903E4" w:rsidRDefault="00D903E4" w:rsidP="00D903E4"/>
    <w:p w14:paraId="0B1E61AB" w14:textId="27958E47" w:rsidR="00D903E4" w:rsidRDefault="00D903E4" w:rsidP="00D903E4"/>
    <w:p w14:paraId="2F7FF344" w14:textId="5AA43764" w:rsidR="00D903E4" w:rsidRDefault="00D903E4" w:rsidP="00D903E4"/>
    <w:p w14:paraId="68EDE04D" w14:textId="08C2D62C" w:rsidR="00D903E4" w:rsidRDefault="00D903E4" w:rsidP="00D903E4"/>
    <w:p w14:paraId="359F148D" w14:textId="32E43266" w:rsidR="00D903E4" w:rsidRDefault="00D903E4" w:rsidP="00D903E4"/>
    <w:p w14:paraId="776E5056" w14:textId="5E0CF8EA" w:rsidR="00D903E4" w:rsidRDefault="00D903E4" w:rsidP="00D903E4"/>
    <w:p w14:paraId="32B604A5" w14:textId="0BDD0D67" w:rsidR="00D903E4" w:rsidRDefault="00D903E4" w:rsidP="00D903E4"/>
    <w:p w14:paraId="3A57EBA1" w14:textId="59F756B4" w:rsidR="00D903E4" w:rsidRDefault="00D903E4" w:rsidP="00D903E4"/>
    <w:p w14:paraId="00C621B8" w14:textId="4C0839A7" w:rsidR="00D903E4" w:rsidRDefault="00D903E4" w:rsidP="00D903E4"/>
    <w:p w14:paraId="7298A324" w14:textId="64B7A1D3" w:rsidR="00D903E4" w:rsidRDefault="00D903E4" w:rsidP="00D903E4"/>
    <w:p w14:paraId="73C7FE54" w14:textId="5A74E52F" w:rsidR="00D903E4" w:rsidRDefault="00D903E4" w:rsidP="00D903E4"/>
    <w:p w14:paraId="518921E7" w14:textId="14E66EFE" w:rsidR="00D903E4" w:rsidRDefault="00D903E4" w:rsidP="00D903E4"/>
    <w:p w14:paraId="673CB21B" w14:textId="1E89999E" w:rsidR="00D903E4" w:rsidRDefault="00D903E4" w:rsidP="00D903E4"/>
    <w:p w14:paraId="1FD6F3C7" w14:textId="1452E7AC" w:rsidR="00D903E4" w:rsidRDefault="00D903E4" w:rsidP="00D903E4"/>
    <w:p w14:paraId="4B8E64CF" w14:textId="30BE434D" w:rsidR="00D903E4" w:rsidRDefault="00D903E4" w:rsidP="00D903E4"/>
    <w:p w14:paraId="583914E0" w14:textId="77777777" w:rsidR="00D903E4" w:rsidRPr="00D903E4" w:rsidRDefault="00D903E4" w:rsidP="00D903E4"/>
    <w:p w14:paraId="77E847D1" w14:textId="24C3A92D" w:rsidR="00D903E4" w:rsidRDefault="00B45654" w:rsidP="00D903E4">
      <w:pPr>
        <w:pStyle w:val="Heading1"/>
      </w:pPr>
      <w:bookmarkStart w:id="23" w:name="_Toc119074647"/>
      <w:r w:rsidRPr="00EE422C">
        <w:lastRenderedPageBreak/>
        <w:t>Research and development plan</w:t>
      </w:r>
      <w:bookmarkEnd w:id="23"/>
    </w:p>
    <w:p w14:paraId="013DE8BC" w14:textId="0135CB19" w:rsidR="00433143" w:rsidRPr="00433143" w:rsidRDefault="00433143" w:rsidP="00433143">
      <w:r>
        <w:t xml:space="preserve">This section discussed the necessary research </w:t>
      </w:r>
      <w:r w:rsidR="0060115F">
        <w:t xml:space="preserve">and knowledge </w:t>
      </w:r>
      <w:r>
        <w:t xml:space="preserve">required for the development of the software. </w:t>
      </w:r>
    </w:p>
    <w:p w14:paraId="44044707" w14:textId="4338B8EE" w:rsidR="00D903E4" w:rsidRPr="00D903E4" w:rsidRDefault="00D903E4" w:rsidP="00D903E4">
      <w:pPr>
        <w:pStyle w:val="Heading2"/>
      </w:pPr>
      <w:bookmarkStart w:id="24" w:name="_Toc119074648"/>
      <w:r>
        <w:t>4.1 Gemini</w:t>
      </w:r>
      <w:bookmarkEnd w:id="24"/>
    </w:p>
    <w:p w14:paraId="3C57690F" w14:textId="6BBA1578" w:rsidR="00270709" w:rsidRDefault="00E87683" w:rsidP="00D903E4">
      <w:pPr>
        <w:rPr>
          <w:rFonts w:eastAsia="Times New Roman"/>
        </w:rPr>
      </w:pPr>
      <w:r w:rsidRPr="00EE422C">
        <w:rPr>
          <w:shd w:val="clear" w:color="auto" w:fill="FFFFFF"/>
        </w:rPr>
        <w:t xml:space="preserve">There is a recent released of </w:t>
      </w:r>
      <w:hyperlink r:id="rId19" w:history="1">
        <w:r w:rsidRPr="00EE422C">
          <w:rPr>
            <w:rStyle w:val="Hyperlink"/>
            <w:color w:val="auto"/>
            <w:sz w:val="23"/>
            <w:szCs w:val="23"/>
            <w:u w:val="none"/>
            <w:shd w:val="clear" w:color="auto" w:fill="FFFFFF"/>
          </w:rPr>
          <w:t>Gemini</w:t>
        </w:r>
      </w:hyperlink>
      <w:r w:rsidRPr="00EE422C">
        <w:rPr>
          <w:shd w:val="clear" w:color="auto" w:fill="FFFFFF"/>
        </w:rPr>
        <w:t xml:space="preserve">, the fifth version of </w:t>
      </w:r>
      <w:proofErr w:type="spellStart"/>
      <w:r w:rsidRPr="00EE422C">
        <w:rPr>
          <w:shd w:val="clear" w:color="auto" w:fill="FFFFFF"/>
        </w:rPr>
        <w:t>UltraLeap</w:t>
      </w:r>
      <w:proofErr w:type="spellEnd"/>
      <w:r w:rsidRPr="00EE422C">
        <w:rPr>
          <w:shd w:val="clear" w:color="auto" w:fill="FFFFFF"/>
        </w:rPr>
        <w:t xml:space="preserve"> hand tracking software. </w:t>
      </w:r>
      <w:r w:rsidR="00EE422C" w:rsidRPr="00EE422C">
        <w:rPr>
          <w:shd w:val="clear" w:color="auto" w:fill="FFFFFF"/>
        </w:rPr>
        <w:t>With a newer version, there is an improved in</w:t>
      </w:r>
      <w:r w:rsidR="00EE422C" w:rsidRPr="00EE422C">
        <w:rPr>
          <w:rFonts w:eastAsia="Times New Roman"/>
        </w:rPr>
        <w:t xml:space="preserve"> two-handed interaction, initialization and allows more robust and accurate </w:t>
      </w:r>
      <w:r w:rsidR="00EE422C">
        <w:rPr>
          <w:rFonts w:eastAsia="Times New Roman"/>
        </w:rPr>
        <w:t xml:space="preserve">hand </w:t>
      </w:r>
      <w:r w:rsidR="00EE422C" w:rsidRPr="00EE422C">
        <w:rPr>
          <w:rFonts w:eastAsia="Times New Roman"/>
        </w:rPr>
        <w:t>tracking</w:t>
      </w:r>
      <w:r w:rsidR="001B0F98">
        <w:rPr>
          <w:rFonts w:eastAsia="Times New Roman"/>
        </w:rPr>
        <w:t xml:space="preserve"> </w:t>
      </w:r>
      <w:r w:rsidR="001B0F98">
        <w:rPr>
          <w:rFonts w:eastAsia="Times New Roman"/>
        </w:rPr>
        <w:fldChar w:fldCharType="begin"/>
      </w:r>
      <w:r w:rsidR="001B0F98">
        <w:rPr>
          <w:rFonts w:eastAsia="Times New Roman"/>
        </w:rPr>
        <w:instrText xml:space="preserve"> ADDIN EN.CITE &lt;EndNote&gt;&lt;Cite&gt;&lt;Author&gt;UltraLeap&lt;/Author&gt;&lt;RecNum&gt;11&lt;/RecNum&gt;&lt;DisplayText&gt;[6]&lt;/DisplayText&gt;&lt;record&gt;&lt;rec-number&gt;11&lt;/rec-number&gt;&lt;foreign-keys&gt;&lt;key app="EN" db-id="2dax2v0fztawwve2ppg5z5zwxd9pzzp0pfe0" timestamp="1665985394"&gt;11&lt;/key&gt;&lt;/foreign-keys&gt;&lt;ref-type name="Web Page"&gt;12&lt;/ref-type&gt;&lt;contributors&gt;&lt;authors&gt;&lt;author&gt;UltraLeap&lt;/author&gt;&lt;/authors&gt;&lt;/contributors&gt;&lt;titles&gt;&lt;title&gt;The fifth generation of the world’s best hand tracking&lt;/title&gt;&lt;/titles&gt;&lt;dates&gt;&lt;/dates&gt;&lt;urls&gt;&lt;related-urls&gt;&lt;url&gt;https://www.ultraleap.com/tracking/gemini-hand-tracking-platform/&lt;/url&gt;&lt;/related-urls&gt;&lt;/urls&gt;&lt;/record&gt;&lt;/Cite&gt;&lt;/EndNote&gt;</w:instrText>
      </w:r>
      <w:r w:rsidR="001B0F98">
        <w:rPr>
          <w:rFonts w:eastAsia="Times New Roman"/>
        </w:rPr>
        <w:fldChar w:fldCharType="separate"/>
      </w:r>
      <w:r w:rsidR="001B0F98">
        <w:rPr>
          <w:rFonts w:eastAsia="Times New Roman"/>
          <w:noProof/>
        </w:rPr>
        <w:t>[6]</w:t>
      </w:r>
      <w:r w:rsidR="001B0F98">
        <w:rPr>
          <w:rFonts w:eastAsia="Times New Roman"/>
        </w:rPr>
        <w:fldChar w:fldCharType="end"/>
      </w:r>
      <w:r w:rsidR="001B0F98">
        <w:rPr>
          <w:rFonts w:eastAsia="Times New Roman"/>
        </w:rPr>
        <w:t>.</w:t>
      </w:r>
      <w:r w:rsidR="00EE422C">
        <w:rPr>
          <w:rFonts w:eastAsia="Times New Roman"/>
        </w:rPr>
        <w:t xml:space="preserve"> This would also </w:t>
      </w:r>
      <w:r w:rsidR="00270709">
        <w:rPr>
          <w:rFonts w:eastAsia="Times New Roman"/>
        </w:rPr>
        <w:t>allow</w:t>
      </w:r>
      <w:r w:rsidR="00EE422C">
        <w:rPr>
          <w:rFonts w:eastAsia="Times New Roman"/>
        </w:rPr>
        <w:t xml:space="preserve"> a more stable and reliable hardware to work with.</w:t>
      </w:r>
    </w:p>
    <w:p w14:paraId="4FA155D4" w14:textId="7FCA7479" w:rsidR="00D903E4" w:rsidRDefault="00D903E4" w:rsidP="00D903E4">
      <w:pPr>
        <w:pStyle w:val="Heading2"/>
      </w:pPr>
      <w:bookmarkStart w:id="25" w:name="_Toc119074649"/>
      <w:r>
        <w:t>4.2 Unity</w:t>
      </w:r>
      <w:bookmarkEnd w:id="25"/>
    </w:p>
    <w:p w14:paraId="5600BCBF" w14:textId="7555E1FF" w:rsidR="008C24BA" w:rsidRDefault="002132FE" w:rsidP="008C24BA">
      <w:r>
        <w:t xml:space="preserve">In this project, the Unity software is being explored. </w:t>
      </w:r>
      <w:r w:rsidR="00DB641D" w:rsidRPr="00ED7397">
        <w:rPr>
          <w:shd w:val="clear" w:color="auto" w:fill="FFFFFF"/>
        </w:rPr>
        <w:t>Unity is a cross-platform game engine that support a variety of desktop, mobile, console and virtual reality platforms.</w:t>
      </w:r>
      <w:r w:rsidR="00DB641D" w:rsidRPr="00ED7397">
        <w:t xml:space="preserve"> The ultra-leap plugin for unity provides the tools and utilities to connect Unity applications to hand tracking data makes it possible to use with the leap motion.</w:t>
      </w:r>
      <w:r w:rsidR="008C24BA" w:rsidRPr="008C24BA">
        <w:t xml:space="preserve"> </w:t>
      </w:r>
      <w:r w:rsidR="008C24BA">
        <w:t>An example scene with hand tracking functionality is provided by Unity as seen in Figure 5</w:t>
      </w:r>
      <w:r w:rsidR="008C24BA">
        <w:t>.</w:t>
      </w:r>
    </w:p>
    <w:p w14:paraId="653EF140" w14:textId="53F76C40" w:rsidR="00DB641D" w:rsidRPr="00ED7397" w:rsidRDefault="008C24BA" w:rsidP="008C24BA">
      <w:pPr>
        <w:jc w:val="center"/>
      </w:pPr>
      <w:r>
        <w:t>.</w:t>
      </w:r>
      <w:r w:rsidR="00DB641D" w:rsidRPr="00ED7397">
        <w:rPr>
          <w:noProof/>
        </w:rPr>
        <w:drawing>
          <wp:inline distT="0" distB="0" distL="0" distR="0" wp14:anchorId="3C56F540" wp14:editId="6F0B5F5B">
            <wp:extent cx="3279313" cy="1846385"/>
            <wp:effectExtent l="0" t="0" r="0" b="1905"/>
            <wp:docPr id="4" name="Picture 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88075" cy="1851318"/>
                    </a:xfrm>
                    <a:prstGeom prst="rect">
                      <a:avLst/>
                    </a:prstGeom>
                    <a:noFill/>
                    <a:ln>
                      <a:noFill/>
                    </a:ln>
                  </pic:spPr>
                </pic:pic>
              </a:graphicData>
            </a:graphic>
          </wp:inline>
        </w:drawing>
      </w:r>
    </w:p>
    <w:p w14:paraId="64950F36" w14:textId="18139E5B" w:rsidR="00454ABA" w:rsidRDefault="007E75E1" w:rsidP="005C5141">
      <w:pPr>
        <w:pStyle w:val="Caption"/>
      </w:pPr>
      <w:bookmarkStart w:id="26" w:name="_Toc116826853"/>
      <w:bookmarkStart w:id="27" w:name="_Toc119074691"/>
      <w:r>
        <w:t xml:space="preserve">Figure </w:t>
      </w:r>
      <w:fldSimple w:instr=" SEQ Figure \* ARABIC ">
        <w:r w:rsidR="009E1F87">
          <w:rPr>
            <w:noProof/>
          </w:rPr>
          <w:t>5</w:t>
        </w:r>
      </w:fldSimple>
      <w:r>
        <w:t xml:space="preserve">. </w:t>
      </w:r>
      <w:r w:rsidRPr="00931932">
        <w:t>Physics representations of hands and VR controllers with interaction in Unity</w:t>
      </w:r>
      <w:bookmarkEnd w:id="26"/>
      <w:bookmarkEnd w:id="27"/>
    </w:p>
    <w:p w14:paraId="19BDCA17" w14:textId="77777777" w:rsidR="00454ABA" w:rsidRPr="00ED7397" w:rsidRDefault="00454ABA" w:rsidP="005C5141"/>
    <w:p w14:paraId="2AC40895" w14:textId="7BC4943B" w:rsidR="003C1D18" w:rsidRPr="00906AD6" w:rsidRDefault="00DB641D" w:rsidP="005C5141">
      <w:pPr>
        <w:rPr>
          <w:color w:val="1C1C1C"/>
          <w:shd w:val="clear" w:color="auto" w:fill="FFFFFF"/>
        </w:rPr>
      </w:pPr>
      <w:r w:rsidRPr="00ED7397">
        <w:t xml:space="preserve">Before implementing leap motion in unity, the ultra-leap hand tracking software must be installed first, followed by the unity modules package </w:t>
      </w:r>
      <w:r w:rsidRPr="00ED7397">
        <w:rPr>
          <w:color w:val="1C1C1C"/>
          <w:shd w:val="clear" w:color="auto" w:fill="FFFFFF"/>
        </w:rPr>
        <w:t xml:space="preserve">which includes Core, Interaction Engine, and the Hands Module. </w:t>
      </w:r>
    </w:p>
    <w:p w14:paraId="1FEBC1E7" w14:textId="77777777" w:rsidR="0027650F" w:rsidRDefault="0027650F" w:rsidP="002651D4">
      <w:pPr>
        <w:pStyle w:val="Heading3"/>
      </w:pPr>
    </w:p>
    <w:p w14:paraId="20D548BE" w14:textId="77777777" w:rsidR="0027650F" w:rsidRDefault="0027650F" w:rsidP="002651D4">
      <w:pPr>
        <w:pStyle w:val="Heading3"/>
      </w:pPr>
    </w:p>
    <w:p w14:paraId="0B90C04C" w14:textId="77777777" w:rsidR="0027650F" w:rsidRDefault="0027650F" w:rsidP="002651D4">
      <w:pPr>
        <w:pStyle w:val="Heading3"/>
      </w:pPr>
    </w:p>
    <w:p w14:paraId="36B0E4D4" w14:textId="3B476957" w:rsidR="0027650F" w:rsidRDefault="0027650F" w:rsidP="002651D4">
      <w:pPr>
        <w:pStyle w:val="Heading3"/>
      </w:pPr>
    </w:p>
    <w:p w14:paraId="3DA0FDA8" w14:textId="77777777" w:rsidR="0027650F" w:rsidRPr="0027650F" w:rsidRDefault="0027650F" w:rsidP="0027650F"/>
    <w:p w14:paraId="42DF02A0" w14:textId="47E4FC53" w:rsidR="00447187" w:rsidRDefault="00D903E4" w:rsidP="002651D4">
      <w:pPr>
        <w:pStyle w:val="Heading3"/>
      </w:pPr>
      <w:bookmarkStart w:id="28" w:name="_Toc119074650"/>
      <w:r>
        <w:lastRenderedPageBreak/>
        <w:t>4.</w:t>
      </w:r>
      <w:r w:rsidR="002651D4">
        <w:t>2.1 Unity’s Audio Function</w:t>
      </w:r>
      <w:bookmarkEnd w:id="28"/>
    </w:p>
    <w:p w14:paraId="0338E057" w14:textId="0E6F3013" w:rsidR="002651D4" w:rsidRDefault="002651D4" w:rsidP="002651D4">
      <w:r>
        <w:t>Unity has a</w:t>
      </w:r>
      <w:r w:rsidR="0060115F">
        <w:t xml:space="preserve"> main</w:t>
      </w:r>
      <w:r>
        <w:t xml:space="preserve"> default audio function which is known as </w:t>
      </w:r>
      <w:proofErr w:type="spellStart"/>
      <w:r>
        <w:t>OnAudioFilterRead</w:t>
      </w:r>
      <w:proofErr w:type="spellEnd"/>
      <w:r w:rsidR="008C24BA">
        <w:t xml:space="preserve"> as shown in Figure 6</w:t>
      </w:r>
      <w:r>
        <w:t xml:space="preserve">. </w:t>
      </w:r>
      <w:r w:rsidRPr="00355581">
        <w:t xml:space="preserve">Every time a chunk of audio is supplied to the filter, the </w:t>
      </w:r>
      <w:proofErr w:type="spellStart"/>
      <w:r w:rsidRPr="00355581">
        <w:t>OnAudioFilterRead</w:t>
      </w:r>
      <w:proofErr w:type="spellEnd"/>
      <w:r w:rsidRPr="00355581">
        <w:t xml:space="preserve"> function is invoked. The audio data is a float array ranging from -1 to 1 that contains audio from the preceding filter in the chain or the Audio Clip on the Audio Source</w:t>
      </w:r>
      <w:r w:rsidR="004163D6">
        <w:t xml:space="preserve"> </w:t>
      </w:r>
      <w:r w:rsidR="004163D6">
        <w:fldChar w:fldCharType="begin"/>
      </w:r>
      <w:r w:rsidR="001B0F98">
        <w:instrText xml:space="preserve"> ADDIN EN.CITE &lt;EndNote&gt;&lt;Cite&gt;&lt;Author&gt;Technologies&lt;/Author&gt;&lt;Year&gt;2022&lt;/Year&gt;&lt;RecNum&gt;8&lt;/RecNum&gt;&lt;DisplayText&gt;[7]&lt;/DisplayText&gt;&lt;record&gt;&lt;rec-number&gt;8&lt;/rec-number&gt;&lt;foreign-keys&gt;&lt;key app="EN" db-id="2dax2v0fztawwve2ppg5z5zwxd9pzzp0pfe0" timestamp="1665928242"&gt;8&lt;/key&gt;&lt;/foreign-keys&gt;&lt;ref-type name="Web Page"&gt;12&lt;/ref-type&gt;&lt;contributors&gt;&lt;authors&gt;&lt;author&gt;Unity Technologies&lt;/author&gt;&lt;/authors&gt;&lt;/contributors&gt;&lt;titles&gt;&lt;title&gt;Unity Documentation&lt;/title&gt;&lt;/titles&gt;&lt;number&gt;16-10-2022&lt;/number&gt;&lt;dates&gt;&lt;year&gt;2022&lt;/year&gt;&lt;/dates&gt;&lt;urls&gt;&lt;related-urls&gt;&lt;url&gt;https://docs.unity3d.com/ScriptReference/MonoBehaviour.OnAudioFilterRead.html&lt;/url&gt;&lt;/related-urls&gt;&lt;/urls&gt;&lt;/record&gt;&lt;/Cite&gt;&lt;/EndNote&gt;</w:instrText>
      </w:r>
      <w:r w:rsidR="004163D6">
        <w:fldChar w:fldCharType="separate"/>
      </w:r>
      <w:r w:rsidR="001B0F98">
        <w:rPr>
          <w:noProof/>
        </w:rPr>
        <w:t>[7]</w:t>
      </w:r>
      <w:r w:rsidR="004163D6">
        <w:fldChar w:fldCharType="end"/>
      </w:r>
      <w:r w:rsidRPr="00355581">
        <w:t>.</w:t>
      </w:r>
      <w:r w:rsidR="004163D6">
        <w:t xml:space="preserve"> </w:t>
      </w:r>
      <w:r w:rsidR="00EA0402">
        <w:t>This function is necessary for sound generation.</w:t>
      </w:r>
    </w:p>
    <w:p w14:paraId="49FD1127" w14:textId="77777777" w:rsidR="00EA0402" w:rsidRDefault="00EA0402" w:rsidP="00EA0402">
      <w:pPr>
        <w:pStyle w:val="Caption"/>
      </w:pPr>
      <w:r w:rsidRPr="00EA0402">
        <w:rPr>
          <w:noProof/>
        </w:rPr>
        <w:drawing>
          <wp:inline distT="0" distB="0" distL="0" distR="0" wp14:anchorId="1956D4E5" wp14:editId="5404EDE1">
            <wp:extent cx="3175866" cy="2755076"/>
            <wp:effectExtent l="0" t="0" r="5715" b="7620"/>
            <wp:docPr id="53" name="Picture 5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with medium confidence"/>
                    <pic:cNvPicPr/>
                  </pic:nvPicPr>
                  <pic:blipFill>
                    <a:blip r:embed="rId21"/>
                    <a:stretch>
                      <a:fillRect/>
                    </a:stretch>
                  </pic:blipFill>
                  <pic:spPr>
                    <a:xfrm>
                      <a:off x="0" y="0"/>
                      <a:ext cx="3189051" cy="2766514"/>
                    </a:xfrm>
                    <a:prstGeom prst="rect">
                      <a:avLst/>
                    </a:prstGeom>
                  </pic:spPr>
                </pic:pic>
              </a:graphicData>
            </a:graphic>
          </wp:inline>
        </w:drawing>
      </w:r>
    </w:p>
    <w:p w14:paraId="38031690" w14:textId="33476495" w:rsidR="002651D4" w:rsidRDefault="002D6362" w:rsidP="00EA0402">
      <w:pPr>
        <w:pStyle w:val="Caption"/>
      </w:pPr>
      <w:bookmarkStart w:id="29" w:name="_Toc119074692"/>
      <w:r>
        <w:t xml:space="preserve">Figure </w:t>
      </w:r>
      <w:fldSimple w:instr=" SEQ Figure \* ARABIC ">
        <w:r w:rsidR="009E1F87">
          <w:rPr>
            <w:noProof/>
          </w:rPr>
          <w:t>6</w:t>
        </w:r>
      </w:fldSimple>
      <w:r>
        <w:t xml:space="preserve">. </w:t>
      </w:r>
      <w:r w:rsidR="00EA0402">
        <w:t>An example of a</w:t>
      </w:r>
      <w:r w:rsidRPr="003C756F">
        <w:t xml:space="preserve"> </w:t>
      </w:r>
      <w:proofErr w:type="spellStart"/>
      <w:r w:rsidRPr="003C756F">
        <w:t>OnAudioFilterRead</w:t>
      </w:r>
      <w:proofErr w:type="spellEnd"/>
      <w:r w:rsidRPr="003C756F">
        <w:t xml:space="preserve"> function</w:t>
      </w:r>
      <w:r w:rsidR="00EA0402">
        <w:t xml:space="preserve"> from Unity documentation</w:t>
      </w:r>
      <w:bookmarkEnd w:id="29"/>
    </w:p>
    <w:p w14:paraId="37BEF8DF" w14:textId="345E4879" w:rsidR="0058702E" w:rsidRDefault="0058702E" w:rsidP="0058702E"/>
    <w:p w14:paraId="200F0C0C" w14:textId="77777777" w:rsidR="0058702E" w:rsidRPr="0058702E" w:rsidRDefault="0058702E" w:rsidP="0058702E"/>
    <w:p w14:paraId="5F1E9A3F" w14:textId="642FE1B5" w:rsidR="002651D4" w:rsidRDefault="002651D4" w:rsidP="002651D4"/>
    <w:p w14:paraId="1BF2C821" w14:textId="4BF458A1" w:rsidR="0027650F" w:rsidRDefault="0027650F" w:rsidP="002651D4"/>
    <w:p w14:paraId="77F8ECA1" w14:textId="239ADC05" w:rsidR="0027650F" w:rsidRDefault="0027650F" w:rsidP="002651D4"/>
    <w:p w14:paraId="06F7654A" w14:textId="5BF58792" w:rsidR="0027650F" w:rsidRDefault="0027650F" w:rsidP="002651D4"/>
    <w:p w14:paraId="755ED503" w14:textId="521EC049" w:rsidR="0027650F" w:rsidRDefault="0027650F" w:rsidP="002651D4"/>
    <w:p w14:paraId="00C39574" w14:textId="6A4929F4" w:rsidR="0027650F" w:rsidRDefault="0027650F" w:rsidP="002651D4"/>
    <w:p w14:paraId="13DB52EE" w14:textId="600938DE" w:rsidR="0027650F" w:rsidRDefault="0027650F" w:rsidP="002651D4"/>
    <w:p w14:paraId="5CD796A1" w14:textId="55BA939A" w:rsidR="0027650F" w:rsidRDefault="0027650F" w:rsidP="002651D4"/>
    <w:p w14:paraId="71BD511C" w14:textId="06DD9B08" w:rsidR="0027650F" w:rsidRDefault="0027650F" w:rsidP="002651D4"/>
    <w:p w14:paraId="7E913F1F" w14:textId="252F7177" w:rsidR="0027650F" w:rsidRDefault="0027650F" w:rsidP="002651D4"/>
    <w:p w14:paraId="4C48AFAD" w14:textId="77777777" w:rsidR="0027650F" w:rsidRPr="002651D4" w:rsidRDefault="0027650F" w:rsidP="002651D4"/>
    <w:p w14:paraId="57D7AF55" w14:textId="6DBE0974" w:rsidR="0086752C" w:rsidRDefault="002651D4" w:rsidP="002651D4">
      <w:pPr>
        <w:pStyle w:val="Heading2"/>
      </w:pPr>
      <w:bookmarkStart w:id="30" w:name="_Toc119074651"/>
      <w:r>
        <w:lastRenderedPageBreak/>
        <w:t xml:space="preserve">4.3 </w:t>
      </w:r>
      <w:proofErr w:type="spellStart"/>
      <w:r>
        <w:t>Csound</w:t>
      </w:r>
      <w:proofErr w:type="spellEnd"/>
      <w:r w:rsidR="00763FA2">
        <w:t xml:space="preserve"> Unity</w:t>
      </w:r>
      <w:bookmarkEnd w:id="30"/>
    </w:p>
    <w:p w14:paraId="4980B2F5" w14:textId="2F9D979E" w:rsidR="00D7448C" w:rsidRDefault="002651D4" w:rsidP="002651D4">
      <w:proofErr w:type="spellStart"/>
      <w:r w:rsidRPr="00EA5E9C">
        <w:t>Csound</w:t>
      </w:r>
      <w:proofErr w:type="spellEnd"/>
      <w:r w:rsidRPr="00EA5E9C">
        <w:t xml:space="preserve"> is a programming language (based on C) that was created and optimized for sound rendering and signal processing.</w:t>
      </w:r>
      <w:r>
        <w:t xml:space="preserve"> Currently, there is a custom </w:t>
      </w:r>
      <w:proofErr w:type="spellStart"/>
      <w:r>
        <w:t>Csound</w:t>
      </w:r>
      <w:proofErr w:type="spellEnd"/>
      <w:r>
        <w:t xml:space="preserve"> package for Unity known as </w:t>
      </w:r>
      <w:proofErr w:type="spellStart"/>
      <w:r>
        <w:t>CsoundUnity</w:t>
      </w:r>
      <w:proofErr w:type="spellEnd"/>
      <w:r>
        <w:t xml:space="preserve">. It provides Unity users to access the </w:t>
      </w:r>
      <w:proofErr w:type="spellStart"/>
      <w:r>
        <w:t>Csound's</w:t>
      </w:r>
      <w:proofErr w:type="spellEnd"/>
      <w:r>
        <w:t xml:space="preserve"> core API within their Unity C# scripts and provides a Unity bridge to a set of </w:t>
      </w:r>
      <w:proofErr w:type="spellStart"/>
      <w:r>
        <w:t>pInvoke</w:t>
      </w:r>
      <w:proofErr w:type="spellEnd"/>
      <w:r>
        <w:t xml:space="preserve"> signatures that are used to call </w:t>
      </w:r>
      <w:proofErr w:type="spellStart"/>
      <w:r>
        <w:t>Csound's</w:t>
      </w:r>
      <w:proofErr w:type="spellEnd"/>
      <w:r>
        <w:t xml:space="preserve"> native API functions from C# code</w:t>
      </w:r>
      <w:r w:rsidR="00450E14">
        <w:t xml:space="preserve"> </w:t>
      </w:r>
      <w:r w:rsidR="00450E14">
        <w:fldChar w:fldCharType="begin"/>
      </w:r>
      <w:r w:rsidR="001B0F98">
        <w:instrText xml:space="preserve"> ADDIN EN.CITE &lt;EndNote&gt;&lt;Cite&gt;&lt;Author&gt;Walsh&lt;/Author&gt;&lt;Year&gt;2015&lt;/Year&gt;&lt;RecNum&gt;9&lt;/RecNum&gt;&lt;DisplayText&gt;[8]&lt;/DisplayText&gt;&lt;record&gt;&lt;rec-number&gt;9&lt;/rec-number&gt;&lt;foreign-keys&gt;&lt;key app="EN" db-id="2dax2v0fztawwve2ppg5z5zwxd9pzzp0pfe0" timestamp="1665981868"&gt;9&lt;/key&gt;&lt;/foreign-keys&gt;&lt;ref-type name="Journal Article"&gt;17&lt;/ref-type&gt;&lt;contributors&gt;&lt;authors&gt;&lt;author&gt;Rory Walsh&lt;/author&gt;&lt;/authors&gt;&lt;/contributors&gt;&lt;titles&gt;&lt;title&gt;Csound and Unity3D &lt;/title&gt;&lt;/titles&gt;&lt;dates&gt;&lt;year&gt;2015&lt;/year&gt;&lt;/dates&gt;&lt;urls&gt;&lt;/urls&gt;&lt;/record&gt;&lt;/Cite&gt;&lt;/EndNote&gt;</w:instrText>
      </w:r>
      <w:r w:rsidR="00450E14">
        <w:fldChar w:fldCharType="separate"/>
      </w:r>
      <w:r w:rsidR="001B0F98">
        <w:rPr>
          <w:noProof/>
        </w:rPr>
        <w:t>[8]</w:t>
      </w:r>
      <w:r w:rsidR="00450E14">
        <w:fldChar w:fldCharType="end"/>
      </w:r>
      <w:r>
        <w:t xml:space="preserve">. Once the </w:t>
      </w:r>
      <w:proofErr w:type="spellStart"/>
      <w:r>
        <w:t>CsoundUnity</w:t>
      </w:r>
      <w:proofErr w:type="spellEnd"/>
      <w:r>
        <w:t xml:space="preserve"> packages is downloaded, it needs to be imported directly into Unity. </w:t>
      </w:r>
    </w:p>
    <w:p w14:paraId="4BCE537A" w14:textId="77777777" w:rsidR="001B0F98" w:rsidRDefault="001B0F98" w:rsidP="002651D4"/>
    <w:p w14:paraId="4AF6BD06" w14:textId="7B580304" w:rsidR="009856CB" w:rsidRDefault="009856CB" w:rsidP="009856CB">
      <w:pPr>
        <w:pStyle w:val="Heading3"/>
      </w:pPr>
      <w:bookmarkStart w:id="31" w:name="_Toc119074652"/>
      <w:r>
        <w:t xml:space="preserve">4.3.1 </w:t>
      </w:r>
      <w:proofErr w:type="spellStart"/>
      <w:r>
        <w:t>Csound</w:t>
      </w:r>
      <w:proofErr w:type="spellEnd"/>
      <w:r>
        <w:t xml:space="preserve"> Syntax</w:t>
      </w:r>
      <w:bookmarkEnd w:id="31"/>
    </w:p>
    <w:p w14:paraId="7A78A111" w14:textId="3BAA87E7" w:rsidR="009856CB" w:rsidRPr="009856CB" w:rsidRDefault="009856CB" w:rsidP="009856CB">
      <w:proofErr w:type="spellStart"/>
      <w:r>
        <w:t>Csound</w:t>
      </w:r>
      <w:proofErr w:type="spellEnd"/>
      <w:r>
        <w:t xml:space="preserve"> consists of 2 different files, an orchestra file and a score file. </w:t>
      </w:r>
      <w:r w:rsidR="008C24BA">
        <w:t xml:space="preserve">Figure 7 below </w:t>
      </w:r>
      <w:r w:rsidR="008C24BA">
        <w:t xml:space="preserve">shows </w:t>
      </w:r>
      <w:r>
        <w:t xml:space="preserve">an example of a </w:t>
      </w:r>
      <w:proofErr w:type="spellStart"/>
      <w:proofErr w:type="gramStart"/>
      <w:r>
        <w:t>Csound</w:t>
      </w:r>
      <w:proofErr w:type="spellEnd"/>
      <w:r>
        <w:t xml:space="preserve"> </w:t>
      </w:r>
      <w:r w:rsidR="00706865">
        <w:t>.</w:t>
      </w:r>
      <w:proofErr w:type="spellStart"/>
      <w:r w:rsidR="00706865">
        <w:t>csd</w:t>
      </w:r>
      <w:proofErr w:type="spellEnd"/>
      <w:proofErr w:type="gramEnd"/>
      <w:r w:rsidR="00706865">
        <w:t xml:space="preserve"> </w:t>
      </w:r>
      <w:r>
        <w:t xml:space="preserve">script. </w:t>
      </w:r>
    </w:p>
    <w:p w14:paraId="7E85CF11" w14:textId="77777777" w:rsidR="002D6362" w:rsidRDefault="0027650F" w:rsidP="002D6362">
      <w:pPr>
        <w:keepNext/>
        <w:jc w:val="center"/>
      </w:pPr>
      <w:r>
        <w:rPr>
          <w:noProof/>
        </w:rPr>
        <mc:AlternateContent>
          <mc:Choice Requires="wpg">
            <w:drawing>
              <wp:anchor distT="0" distB="0" distL="114300" distR="114300" simplePos="0" relativeHeight="251676672" behindDoc="0" locked="0" layoutInCell="1" allowOverlap="1" wp14:anchorId="04EC8989" wp14:editId="23E8511F">
                <wp:simplePos x="0" y="0"/>
                <wp:positionH relativeFrom="column">
                  <wp:posOffset>103414</wp:posOffset>
                </wp:positionH>
                <wp:positionV relativeFrom="paragraph">
                  <wp:posOffset>876028</wp:posOffset>
                </wp:positionV>
                <wp:extent cx="1335975" cy="695566"/>
                <wp:effectExtent l="0" t="0" r="17145" b="9525"/>
                <wp:wrapNone/>
                <wp:docPr id="36" name="Group 36"/>
                <wp:cNvGraphicFramePr/>
                <a:graphic xmlns:a="http://schemas.openxmlformats.org/drawingml/2006/main">
                  <a:graphicData uri="http://schemas.microsoft.com/office/word/2010/wordprocessingGroup">
                    <wpg:wgp>
                      <wpg:cNvGrpSpPr/>
                      <wpg:grpSpPr>
                        <a:xfrm>
                          <a:off x="0" y="0"/>
                          <a:ext cx="1335975" cy="695566"/>
                          <a:chOff x="0" y="0"/>
                          <a:chExt cx="1335975" cy="695566"/>
                        </a:xfrm>
                      </wpg:grpSpPr>
                      <wpg:grpSp>
                        <wpg:cNvPr id="34" name="Group 34"/>
                        <wpg:cNvGrpSpPr/>
                        <wpg:grpSpPr>
                          <a:xfrm>
                            <a:off x="0" y="0"/>
                            <a:ext cx="1012619" cy="471055"/>
                            <a:chOff x="0" y="0"/>
                            <a:chExt cx="1012619" cy="471055"/>
                          </a:xfrm>
                        </wpg:grpSpPr>
                        <wpg:grpSp>
                          <wpg:cNvPr id="33" name="Group 33"/>
                          <wpg:cNvGrpSpPr/>
                          <wpg:grpSpPr>
                            <a:xfrm>
                              <a:off x="508907" y="0"/>
                              <a:ext cx="503712" cy="471055"/>
                              <a:chOff x="0" y="0"/>
                              <a:chExt cx="503712" cy="471055"/>
                            </a:xfrm>
                          </wpg:grpSpPr>
                          <wps:wsp>
                            <wps:cNvPr id="7" name="Rectangle 7"/>
                            <wps:cNvSpPr/>
                            <wps:spPr>
                              <a:xfrm>
                                <a:off x="185058" y="0"/>
                                <a:ext cx="318654" cy="4710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0" y="179614"/>
                                <a:ext cx="179878"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wpg:grpSp>
                        <wps:wsp>
                          <wps:cNvPr id="217" name="Text Box 2"/>
                          <wps:cNvSpPr txBox="1">
                            <a:spLocks noChangeArrowheads="1"/>
                          </wps:cNvSpPr>
                          <wps:spPr bwMode="auto">
                            <a:xfrm>
                              <a:off x="0" y="100693"/>
                              <a:ext cx="479612" cy="170330"/>
                            </a:xfrm>
                            <a:prstGeom prst="rect">
                              <a:avLst/>
                            </a:prstGeom>
                            <a:solidFill>
                              <a:srgbClr val="FFFFFF"/>
                            </a:solidFill>
                            <a:ln w="9525">
                              <a:noFill/>
                              <a:miter lim="800000"/>
                              <a:headEnd/>
                              <a:tailEnd/>
                            </a:ln>
                          </wps:spPr>
                          <wps:txbx>
                            <w:txbxContent>
                              <w:p w14:paraId="0764F741" w14:textId="0E72BEDA" w:rsidR="0027650F" w:rsidRPr="00D7448C" w:rsidRDefault="0027650F">
                                <w:pPr>
                                  <w:rPr>
                                    <w:b/>
                                    <w:bCs/>
                                    <w:sz w:val="18"/>
                                    <w:szCs w:val="18"/>
                                  </w:rPr>
                                </w:pPr>
                                <w:r w:rsidRPr="00D7448C">
                                  <w:rPr>
                                    <w:b/>
                                    <w:bCs/>
                                    <w:sz w:val="18"/>
                                    <w:szCs w:val="18"/>
                                  </w:rPr>
                                  <w:t>Variables</w:t>
                                </w:r>
                              </w:p>
                            </w:txbxContent>
                          </wps:txbx>
                          <wps:bodyPr rot="0" vert="horz" wrap="square" lIns="0" tIns="0" rIns="0" bIns="0" anchor="t" anchorCtr="0">
                            <a:noAutofit/>
                          </wps:bodyPr>
                        </wps:wsp>
                      </wpg:grpSp>
                      <wpg:grpSp>
                        <wpg:cNvPr id="35" name="Group 35"/>
                        <wpg:cNvGrpSpPr/>
                        <wpg:grpSpPr>
                          <a:xfrm>
                            <a:off x="51707" y="345621"/>
                            <a:ext cx="1284268" cy="349945"/>
                            <a:chOff x="0" y="0"/>
                            <a:chExt cx="1284268" cy="349945"/>
                          </a:xfrm>
                        </wpg:grpSpPr>
                        <wps:wsp>
                          <wps:cNvPr id="8" name="Rectangle 8"/>
                          <wps:cNvSpPr/>
                          <wps:spPr>
                            <a:xfrm>
                              <a:off x="993322" y="0"/>
                              <a:ext cx="290946" cy="34982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Connector 17"/>
                          <wps:cNvCnPr/>
                          <wps:spPr>
                            <a:xfrm flipH="1" flipV="1">
                              <a:off x="495300" y="244929"/>
                              <a:ext cx="506361"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wps:wsp>
                          <wps:cNvPr id="18" name="Text Box 2"/>
                          <wps:cNvSpPr txBox="1">
                            <a:spLocks noChangeArrowheads="1"/>
                          </wps:cNvSpPr>
                          <wps:spPr bwMode="auto">
                            <a:xfrm>
                              <a:off x="0" y="179615"/>
                              <a:ext cx="479612" cy="170330"/>
                            </a:xfrm>
                            <a:prstGeom prst="rect">
                              <a:avLst/>
                            </a:prstGeom>
                            <a:solidFill>
                              <a:srgbClr val="FFFFFF"/>
                            </a:solidFill>
                            <a:ln w="9525">
                              <a:noFill/>
                              <a:miter lim="800000"/>
                              <a:headEnd/>
                              <a:tailEnd/>
                            </a:ln>
                          </wps:spPr>
                          <wps:txbx>
                            <w:txbxContent>
                              <w:p w14:paraId="473F6E1F" w14:textId="310B006E" w:rsidR="0027650F" w:rsidRPr="00D7448C" w:rsidRDefault="0027650F" w:rsidP="0027650F">
                                <w:pPr>
                                  <w:rPr>
                                    <w:b/>
                                    <w:bCs/>
                                    <w:sz w:val="18"/>
                                    <w:szCs w:val="18"/>
                                  </w:rPr>
                                </w:pPr>
                                <w:r w:rsidRPr="00D7448C">
                                  <w:rPr>
                                    <w:b/>
                                    <w:bCs/>
                                    <w:sz w:val="18"/>
                                    <w:szCs w:val="18"/>
                                  </w:rPr>
                                  <w:t>Opcodes</w:t>
                                </w:r>
                              </w:p>
                            </w:txbxContent>
                          </wps:txbx>
                          <wps:bodyPr rot="0" vert="horz" wrap="square" lIns="0" tIns="0" rIns="0" bIns="0" anchor="t" anchorCtr="0">
                            <a:noAutofit/>
                          </wps:bodyPr>
                        </wps:wsp>
                      </wpg:grpSp>
                    </wpg:wgp>
                  </a:graphicData>
                </a:graphic>
              </wp:anchor>
            </w:drawing>
          </mc:Choice>
          <mc:Fallback>
            <w:pict>
              <v:group w14:anchorId="04EC8989" id="Group 36" o:spid="_x0000_s1026" style="position:absolute;left:0;text-align:left;margin-left:8.15pt;margin-top:69pt;width:105.2pt;height:54.75pt;z-index:251676672" coordsize="13359,6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">
                <v:group id="Group 34" o:spid="_x0000_s1027" style="position:absolute;width:10126;height:4710" coordsize="10126,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3" o:spid="_x0000_s1028" style="position:absolute;left:5089;width:5037;height:4710" coordsize="503712,471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7" o:spid="_x0000_s1029" style="position:absolute;left:185058;width:318654;height:47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" filled="f" strokecolor="red" strokeweight="1pt"/>
                    <v:line id="Straight Connector 11" o:spid="_x0000_s1030" style="position:absolute;flip:x;visibility:visible;mso-wrap-style:square" from="0,179614" to="179878,179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" strokecolor="red" strokeweight="1pt">
                      <v:stroke joinstyle="miter"/>
                    </v:line>
                  </v:group>
                  <v:shapetype id="_x0000_t202" coordsize="21600,21600" o:spt="202" path="m,l,21600r21600,l21600,xe">
                    <v:stroke joinstyle="miter"/>
                    <v:path gradientshapeok="t" o:connecttype="rect"/>
                  </v:shapetype>
                  <v:shape id="Text Box 2" o:spid="_x0000_s1031" type="#_x0000_t202" style="position:absolute;top:1006;width:4796;height:1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" stroked="f">
                    <v:textbox inset="0,0,0,0">
                      <w:txbxContent>
                        <w:p w14:paraId="0764F741" w14:textId="0E72BEDA" w:rsidR="0027650F" w:rsidRPr="00D7448C" w:rsidRDefault="0027650F">
                          <w:pPr>
                            <w:rPr>
                              <w:b/>
                              <w:bCs/>
                              <w:sz w:val="18"/>
                              <w:szCs w:val="18"/>
                            </w:rPr>
                          </w:pPr>
                          <w:r w:rsidRPr="00D7448C">
                            <w:rPr>
                              <w:b/>
                              <w:bCs/>
                              <w:sz w:val="18"/>
                              <w:szCs w:val="18"/>
                            </w:rPr>
                            <w:t>Variables</w:t>
                          </w:r>
                        </w:p>
                      </w:txbxContent>
                    </v:textbox>
                  </v:shape>
                </v:group>
                <v:group id="Group 35" o:spid="_x0000_s1032" style="position:absolute;left:517;top:3456;width:12842;height:3499" coordsize="12842,3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ect id="Rectangle 8" o:spid="_x0000_s1033" style="position:absolute;left:9933;width:2909;height:3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" filled="f" strokecolor="red" strokeweight="1pt"/>
                  <v:line id="Straight Connector 17" o:spid="_x0000_s1034" style="position:absolute;flip:x y;visibility:visible;mso-wrap-style:square" from="4953,2449" to="10016,24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" strokecolor="red" strokeweight="1pt">
                    <v:stroke joinstyle="miter"/>
                  </v:line>
                  <v:shape id="Text Box 2" o:spid="_x0000_s1035" type="#_x0000_t202" style="position:absolute;top:1796;width:4796;height:1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473F6E1F" w14:textId="310B006E" w:rsidR="0027650F" w:rsidRPr="00D7448C" w:rsidRDefault="0027650F" w:rsidP="0027650F">
                          <w:pPr>
                            <w:rPr>
                              <w:b/>
                              <w:bCs/>
                              <w:sz w:val="18"/>
                              <w:szCs w:val="18"/>
                            </w:rPr>
                          </w:pPr>
                          <w:r w:rsidRPr="00D7448C">
                            <w:rPr>
                              <w:b/>
                              <w:bCs/>
                              <w:sz w:val="18"/>
                              <w:szCs w:val="18"/>
                            </w:rPr>
                            <w:t>Opcodes</w:t>
                          </w:r>
                        </w:p>
                      </w:txbxContent>
                    </v:textbox>
                  </v:shape>
                </v:group>
              </v:group>
            </w:pict>
          </mc:Fallback>
        </mc:AlternateContent>
      </w:r>
      <w:r>
        <w:rPr>
          <w:noProof/>
        </w:rPr>
        <mc:AlternateContent>
          <mc:Choice Requires="wpg">
            <w:drawing>
              <wp:anchor distT="0" distB="0" distL="114300" distR="114300" simplePos="0" relativeHeight="251684864" behindDoc="0" locked="0" layoutInCell="1" allowOverlap="1" wp14:anchorId="3C929187" wp14:editId="227CD39A">
                <wp:simplePos x="0" y="0"/>
                <wp:positionH relativeFrom="column">
                  <wp:posOffset>4897120</wp:posOffset>
                </wp:positionH>
                <wp:positionV relativeFrom="paragraph">
                  <wp:posOffset>5715</wp:posOffset>
                </wp:positionV>
                <wp:extent cx="909320" cy="2382520"/>
                <wp:effectExtent l="0" t="0" r="5080" b="17780"/>
                <wp:wrapNone/>
                <wp:docPr id="32" name="Group 32"/>
                <wp:cNvGraphicFramePr/>
                <a:graphic xmlns:a="http://schemas.openxmlformats.org/drawingml/2006/main">
                  <a:graphicData uri="http://schemas.microsoft.com/office/word/2010/wordprocessingGroup">
                    <wpg:wgp>
                      <wpg:cNvGrpSpPr/>
                      <wpg:grpSpPr>
                        <a:xfrm>
                          <a:off x="0" y="0"/>
                          <a:ext cx="909320" cy="2382520"/>
                          <a:chOff x="0" y="0"/>
                          <a:chExt cx="909320" cy="2382520"/>
                        </a:xfrm>
                      </wpg:grpSpPr>
                      <wps:wsp>
                        <wps:cNvPr id="25" name="Right Brace 25"/>
                        <wps:cNvSpPr/>
                        <wps:spPr>
                          <a:xfrm>
                            <a:off x="30480" y="0"/>
                            <a:ext cx="266700" cy="161544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
                        <wps:cNvSpPr txBox="1">
                          <a:spLocks noChangeArrowheads="1"/>
                        </wps:cNvSpPr>
                        <wps:spPr bwMode="auto">
                          <a:xfrm>
                            <a:off x="370840" y="716280"/>
                            <a:ext cx="538480" cy="177800"/>
                          </a:xfrm>
                          <a:prstGeom prst="rect">
                            <a:avLst/>
                          </a:prstGeom>
                          <a:solidFill>
                            <a:srgbClr val="FFFFFF"/>
                          </a:solidFill>
                          <a:ln w="9525">
                            <a:noFill/>
                            <a:miter lim="800000"/>
                            <a:headEnd/>
                            <a:tailEnd/>
                          </a:ln>
                        </wps:spPr>
                        <wps:txbx>
                          <w:txbxContent>
                            <w:p w14:paraId="700D2BCA" w14:textId="5FCE1715" w:rsidR="0027650F" w:rsidRPr="00D7448C" w:rsidRDefault="0027650F" w:rsidP="0027650F">
                              <w:pPr>
                                <w:rPr>
                                  <w:b/>
                                  <w:bCs/>
                                  <w:sz w:val="18"/>
                                  <w:szCs w:val="18"/>
                                </w:rPr>
                              </w:pPr>
                              <w:r w:rsidRPr="00D7448C">
                                <w:rPr>
                                  <w:b/>
                                  <w:bCs/>
                                  <w:sz w:val="18"/>
                                  <w:szCs w:val="18"/>
                                </w:rPr>
                                <w:t>Orchestra</w:t>
                              </w:r>
                            </w:p>
                          </w:txbxContent>
                        </wps:txbx>
                        <wps:bodyPr rot="0" vert="horz" wrap="square" lIns="0" tIns="0" rIns="0" bIns="0" anchor="t" anchorCtr="0">
                          <a:noAutofit/>
                        </wps:bodyPr>
                      </wps:wsp>
                      <wps:wsp>
                        <wps:cNvPr id="30" name="Text Box 2"/>
                        <wps:cNvSpPr txBox="1">
                          <a:spLocks noChangeArrowheads="1"/>
                        </wps:cNvSpPr>
                        <wps:spPr bwMode="auto">
                          <a:xfrm>
                            <a:off x="355600" y="1976120"/>
                            <a:ext cx="330200" cy="177800"/>
                          </a:xfrm>
                          <a:prstGeom prst="rect">
                            <a:avLst/>
                          </a:prstGeom>
                          <a:solidFill>
                            <a:srgbClr val="FFFFFF"/>
                          </a:solidFill>
                          <a:ln w="9525">
                            <a:noFill/>
                            <a:miter lim="800000"/>
                            <a:headEnd/>
                            <a:tailEnd/>
                          </a:ln>
                        </wps:spPr>
                        <wps:txbx>
                          <w:txbxContent>
                            <w:p w14:paraId="550DF99A" w14:textId="10B3AF8A" w:rsidR="0027650F" w:rsidRPr="00D7448C" w:rsidRDefault="0027650F" w:rsidP="0027650F">
                              <w:pPr>
                                <w:rPr>
                                  <w:b/>
                                  <w:bCs/>
                                  <w:sz w:val="18"/>
                                  <w:szCs w:val="18"/>
                                </w:rPr>
                              </w:pPr>
                              <w:r w:rsidRPr="00D7448C">
                                <w:rPr>
                                  <w:b/>
                                  <w:bCs/>
                                  <w:sz w:val="18"/>
                                  <w:szCs w:val="18"/>
                                </w:rPr>
                                <w:t>Score</w:t>
                              </w:r>
                            </w:p>
                          </w:txbxContent>
                        </wps:txbx>
                        <wps:bodyPr rot="0" vert="horz" wrap="square" lIns="0" tIns="0" rIns="0" bIns="0" anchor="t" anchorCtr="0">
                          <a:noAutofit/>
                        </wps:bodyPr>
                      </wps:wsp>
                      <wps:wsp>
                        <wps:cNvPr id="31" name="Right Brace 31"/>
                        <wps:cNvSpPr/>
                        <wps:spPr>
                          <a:xfrm>
                            <a:off x="0" y="1727200"/>
                            <a:ext cx="274320" cy="65532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C929187" id="Group 32" o:spid="_x0000_s1036" style="position:absolute;left:0;text-align:left;margin-left:385.6pt;margin-top:.45pt;width:71.6pt;height:187.6pt;z-index:251684864" coordsize="9093,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5" o:spid="_x0000_s1037" type="#_x0000_t88" style="position:absolute;left:304;width:2667;height:16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" adj="297" strokecolor="#4472c4 [3204]" strokeweight=".5pt">
                  <v:stroke joinstyle="miter"/>
                </v:shape>
                <v:shape id="Text Box 2" o:spid="_x0000_s1038" type="#_x0000_t202" style="position:absolute;left:3708;top:7162;width:5385;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14:paraId="700D2BCA" w14:textId="5FCE1715" w:rsidR="0027650F" w:rsidRPr="00D7448C" w:rsidRDefault="0027650F" w:rsidP="0027650F">
                        <w:pPr>
                          <w:rPr>
                            <w:b/>
                            <w:bCs/>
                            <w:sz w:val="18"/>
                            <w:szCs w:val="18"/>
                          </w:rPr>
                        </w:pPr>
                        <w:r w:rsidRPr="00D7448C">
                          <w:rPr>
                            <w:b/>
                            <w:bCs/>
                            <w:sz w:val="18"/>
                            <w:szCs w:val="18"/>
                          </w:rPr>
                          <w:t>Orchestra</w:t>
                        </w:r>
                      </w:p>
                    </w:txbxContent>
                  </v:textbox>
                </v:shape>
                <v:shape id="Text Box 2" o:spid="_x0000_s1039" type="#_x0000_t202" style="position:absolute;left:3556;top:19761;width:3302;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550DF99A" w14:textId="10B3AF8A" w:rsidR="0027650F" w:rsidRPr="00D7448C" w:rsidRDefault="0027650F" w:rsidP="0027650F">
                        <w:pPr>
                          <w:rPr>
                            <w:b/>
                            <w:bCs/>
                            <w:sz w:val="18"/>
                            <w:szCs w:val="18"/>
                          </w:rPr>
                        </w:pPr>
                        <w:r w:rsidRPr="00D7448C">
                          <w:rPr>
                            <w:b/>
                            <w:bCs/>
                            <w:sz w:val="18"/>
                            <w:szCs w:val="18"/>
                          </w:rPr>
                          <w:t>Score</w:t>
                        </w:r>
                      </w:p>
                    </w:txbxContent>
                  </v:textbox>
                </v:shape>
                <v:shape id="Right Brace 31" o:spid="_x0000_s1040" type="#_x0000_t88" style="position:absolute;top:17272;width:2743;height:6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" adj="753" strokecolor="#4472c4 [3204]" strokeweight=".5pt">
                  <v:stroke joinstyle="miter"/>
                </v:shape>
              </v:group>
            </w:pict>
          </mc:Fallback>
        </mc:AlternateContent>
      </w:r>
      <w:r w:rsidR="009856CB" w:rsidRPr="009856CB">
        <w:rPr>
          <w:noProof/>
        </w:rPr>
        <w:drawing>
          <wp:inline distT="0" distB="0" distL="0" distR="0" wp14:anchorId="635A1CC5" wp14:editId="45820772">
            <wp:extent cx="4141368" cy="2397369"/>
            <wp:effectExtent l="0" t="0" r="0" b="3175"/>
            <wp:docPr id="6" name="Picture 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10;&#10;Description automatically generated"/>
                    <pic:cNvPicPr/>
                  </pic:nvPicPr>
                  <pic:blipFill>
                    <a:blip r:embed="rId22"/>
                    <a:stretch>
                      <a:fillRect/>
                    </a:stretch>
                  </pic:blipFill>
                  <pic:spPr>
                    <a:xfrm>
                      <a:off x="0" y="0"/>
                      <a:ext cx="4141368" cy="2397369"/>
                    </a:xfrm>
                    <a:prstGeom prst="rect">
                      <a:avLst/>
                    </a:prstGeom>
                  </pic:spPr>
                </pic:pic>
              </a:graphicData>
            </a:graphic>
          </wp:inline>
        </w:drawing>
      </w:r>
    </w:p>
    <w:p w14:paraId="2F042BA1" w14:textId="69F9CD7F" w:rsidR="002D6362" w:rsidRDefault="002D6362" w:rsidP="002D6362">
      <w:pPr>
        <w:pStyle w:val="Caption"/>
      </w:pPr>
      <w:bookmarkStart w:id="32" w:name="_Toc119074693"/>
      <w:r>
        <w:t xml:space="preserve">Figure </w:t>
      </w:r>
      <w:fldSimple w:instr=" SEQ Figure \* ARABIC ">
        <w:r w:rsidR="009E1F87">
          <w:rPr>
            <w:noProof/>
          </w:rPr>
          <w:t>7</w:t>
        </w:r>
      </w:fldSimple>
      <w:r>
        <w:t xml:space="preserve">. An example of </w:t>
      </w:r>
      <w:proofErr w:type="spellStart"/>
      <w:r>
        <w:t>csd</w:t>
      </w:r>
      <w:proofErr w:type="spellEnd"/>
      <w:r>
        <w:t xml:space="preserve"> file</w:t>
      </w:r>
      <w:bookmarkEnd w:id="32"/>
    </w:p>
    <w:p w14:paraId="759CBFC8" w14:textId="77777777" w:rsidR="0058702E" w:rsidRPr="0058702E" w:rsidRDefault="0058702E" w:rsidP="0058702E"/>
    <w:p w14:paraId="5269BE3D" w14:textId="1C764466" w:rsidR="003C334F" w:rsidRDefault="00D7448C" w:rsidP="005C5141">
      <w:r>
        <w:t>The Orchestra is defined above the score</w:t>
      </w:r>
      <w:r w:rsidR="003C334F">
        <w:t xml:space="preserve">. The orchestra section </w:t>
      </w:r>
      <w:r w:rsidR="0071687B">
        <w:t>starts</w:t>
      </w:r>
      <w:r w:rsidR="003C334F">
        <w:t xml:space="preserve"> with a header and defined the list of instruments below, and the score section contains tables events and instrument events.</w:t>
      </w:r>
      <w:r>
        <w:t xml:space="preserve"> Anything appear at the right side of a semicolons are comments. </w:t>
      </w:r>
    </w:p>
    <w:p w14:paraId="06711BF1" w14:textId="2833484F" w:rsidR="0086752C" w:rsidRDefault="00D7448C" w:rsidP="005C5141">
      <w:r>
        <w:t xml:space="preserve">There are three types of variables, and they usually start with letter </w:t>
      </w:r>
      <w:r w:rsidR="003C334F">
        <w:t>“</w:t>
      </w:r>
      <w:r>
        <w:t>a</w:t>
      </w:r>
      <w:r w:rsidR="003C334F">
        <w:t>”</w:t>
      </w:r>
      <w:r>
        <w:t xml:space="preserve">, </w:t>
      </w:r>
      <w:r w:rsidR="003C334F">
        <w:t>“</w:t>
      </w:r>
      <w:r>
        <w:t>k</w:t>
      </w:r>
      <w:r w:rsidR="003C334F">
        <w:t>”</w:t>
      </w:r>
      <w:r>
        <w:t xml:space="preserve"> and </w:t>
      </w:r>
      <w:r w:rsidR="003C334F">
        <w:t>“</w:t>
      </w:r>
      <w:proofErr w:type="spellStart"/>
      <w:r w:rsidR="003C334F">
        <w:t>i</w:t>
      </w:r>
      <w:proofErr w:type="spellEnd"/>
      <w:r w:rsidR="003C334F">
        <w:t>”</w:t>
      </w:r>
      <w:r>
        <w:t xml:space="preserve">. </w:t>
      </w:r>
      <w:r w:rsidR="003C334F">
        <w:t>The letter ‘a’ means audio rate and “k” means control rate. They can be modified during runtime, except for variables that start with “</w:t>
      </w:r>
      <w:proofErr w:type="spellStart"/>
      <w:r w:rsidR="003C334F">
        <w:t>i</w:t>
      </w:r>
      <w:proofErr w:type="spellEnd"/>
      <w:r w:rsidR="003C334F">
        <w:t>” which are initialized to a value at the start and do no change.</w:t>
      </w:r>
    </w:p>
    <w:p w14:paraId="2F0C4C6B" w14:textId="59BA3B4E" w:rsidR="003C334F" w:rsidRDefault="003C334F" w:rsidP="005C5141">
      <w:r>
        <w:t xml:space="preserve">There are many opcodes available in </w:t>
      </w:r>
      <w:proofErr w:type="spellStart"/>
      <w:r>
        <w:t>Csound</w:t>
      </w:r>
      <w:proofErr w:type="spellEnd"/>
      <w:r>
        <w:t>. Every opcode may have variables on the left or on the right of the opcode. In the figure above, the opcode “</w:t>
      </w:r>
      <w:proofErr w:type="spellStart"/>
      <w:r>
        <w:t>oscil</w:t>
      </w:r>
      <w:proofErr w:type="spellEnd"/>
      <w:r>
        <w:t>” takes in 3 variables, ‘</w:t>
      </w:r>
      <w:proofErr w:type="spellStart"/>
      <w:r>
        <w:t>iamp</w:t>
      </w:r>
      <w:proofErr w:type="spellEnd"/>
      <w:r>
        <w:t>’, ‘</w:t>
      </w:r>
      <w:proofErr w:type="spellStart"/>
      <w:r>
        <w:t>ifqc</w:t>
      </w:r>
      <w:proofErr w:type="spellEnd"/>
      <w:r>
        <w:t xml:space="preserve">’ and ‘itabl1’, </w:t>
      </w:r>
      <w:r w:rsidR="00763FA2">
        <w:t>and output the variable ‘</w:t>
      </w:r>
      <w:proofErr w:type="spellStart"/>
      <w:r w:rsidR="00763FA2">
        <w:t>aout</w:t>
      </w:r>
      <w:proofErr w:type="spellEnd"/>
      <w:r w:rsidR="00763FA2">
        <w:t xml:space="preserve">’. </w:t>
      </w:r>
    </w:p>
    <w:p w14:paraId="0AD43706" w14:textId="07D6D629" w:rsidR="00C73B99" w:rsidRDefault="00C73B99" w:rsidP="005C5141"/>
    <w:p w14:paraId="57E2A4AE" w14:textId="059CC3FE" w:rsidR="003F67A1" w:rsidRDefault="003F67A1" w:rsidP="003F67A1">
      <w:pPr>
        <w:pStyle w:val="Heading2"/>
      </w:pPr>
      <w:bookmarkStart w:id="33" w:name="_Toc119074653"/>
      <w:r>
        <w:lastRenderedPageBreak/>
        <w:t xml:space="preserve">4.3.2 Implement </w:t>
      </w:r>
      <w:proofErr w:type="spellStart"/>
      <w:r>
        <w:t>Csound</w:t>
      </w:r>
      <w:proofErr w:type="spellEnd"/>
      <w:r>
        <w:t xml:space="preserve"> with Unity</w:t>
      </w:r>
      <w:bookmarkEnd w:id="33"/>
    </w:p>
    <w:p w14:paraId="12A500E6" w14:textId="2BA594ED" w:rsidR="00061C9F" w:rsidRDefault="003F67A1" w:rsidP="003F67A1">
      <w:r>
        <w:t>To implement</w:t>
      </w:r>
      <w:r w:rsidR="000E68E7">
        <w:t xml:space="preserve"> </w:t>
      </w:r>
      <w:proofErr w:type="spellStart"/>
      <w:r w:rsidR="000E68E7">
        <w:t>Csound</w:t>
      </w:r>
      <w:proofErr w:type="spellEnd"/>
      <w:r w:rsidR="00061C9F">
        <w:t xml:space="preserve"> with Unity, two important scripts</w:t>
      </w:r>
      <w:r w:rsidR="00D1483B">
        <w:t xml:space="preserve"> are commonly used</w:t>
      </w:r>
      <w:r w:rsidR="00061C9F">
        <w:t>.</w:t>
      </w:r>
    </w:p>
    <w:p w14:paraId="56B1E966" w14:textId="2CDC7E89" w:rsidR="003F67A1" w:rsidRDefault="00061C9F" w:rsidP="003F67A1">
      <w:r>
        <w:t xml:space="preserve">First is </w:t>
      </w:r>
      <w:proofErr w:type="spellStart"/>
      <w:r>
        <w:t>CsoundUnity.cs</w:t>
      </w:r>
      <w:proofErr w:type="spellEnd"/>
      <w:r>
        <w:t xml:space="preserve"> which is the main </w:t>
      </w:r>
      <w:proofErr w:type="spellStart"/>
      <w:r>
        <w:t>Csound</w:t>
      </w:r>
      <w:proofErr w:type="spellEnd"/>
      <w:r>
        <w:t xml:space="preserve"> script</w:t>
      </w:r>
      <w:r w:rsidR="00131E21">
        <w:t xml:space="preserve"> which is imported to the project</w:t>
      </w:r>
      <w:r>
        <w:t xml:space="preserve">. </w:t>
      </w:r>
      <w:r w:rsidR="000E68E7">
        <w:t xml:space="preserve">It creates an instance of </w:t>
      </w:r>
      <w:proofErr w:type="spellStart"/>
      <w:r w:rsidR="000E68E7">
        <w:t>CsoundUnityBridge</w:t>
      </w:r>
      <w:proofErr w:type="spellEnd"/>
      <w:r w:rsidR="000E68E7">
        <w:t xml:space="preserve"> </w:t>
      </w:r>
      <w:r>
        <w:t>for accessing</w:t>
      </w:r>
      <w:r w:rsidR="000E68E7">
        <w:t xml:space="preserve"> </w:t>
      </w:r>
      <w:r>
        <w:t xml:space="preserve">most </w:t>
      </w:r>
      <w:proofErr w:type="spellStart"/>
      <w:r w:rsidR="000E68E7">
        <w:t>Csound's</w:t>
      </w:r>
      <w:proofErr w:type="spellEnd"/>
      <w:r w:rsidR="000E68E7">
        <w:t xml:space="preserve"> methods. </w:t>
      </w:r>
      <w:proofErr w:type="spellStart"/>
      <w:r w:rsidR="000E68E7">
        <w:t>CsoundUnity</w:t>
      </w:r>
      <w:proofErr w:type="spellEnd"/>
      <w:r w:rsidR="000E68E7">
        <w:t xml:space="preserve"> </w:t>
      </w:r>
      <w:r>
        <w:t>focus on common methods such as compiling and channel communication and does not</w:t>
      </w:r>
      <w:r w:rsidR="000E68E7">
        <w:t xml:space="preserve"> expose </w:t>
      </w:r>
      <w:proofErr w:type="gramStart"/>
      <w:r w:rsidR="000E68E7">
        <w:t>all of</w:t>
      </w:r>
      <w:proofErr w:type="gramEnd"/>
      <w:r w:rsidR="000E68E7">
        <w:t xml:space="preserve"> </w:t>
      </w:r>
      <w:proofErr w:type="spellStart"/>
      <w:r w:rsidR="000E68E7">
        <w:t>Csound's</w:t>
      </w:r>
      <w:proofErr w:type="spellEnd"/>
      <w:r w:rsidR="000E68E7">
        <w:t xml:space="preserve"> native API functions. </w:t>
      </w:r>
      <w:r>
        <w:t xml:space="preserve">This script is attached to a </w:t>
      </w:r>
      <w:proofErr w:type="spellStart"/>
      <w:r>
        <w:t>GameObject</w:t>
      </w:r>
      <w:proofErr w:type="spellEnd"/>
      <w:r>
        <w:t xml:space="preserve"> and should be instantiated when a game first </w:t>
      </w:r>
      <w:r w:rsidR="0071687B">
        <w:t>starts</w:t>
      </w:r>
      <w:r>
        <w:t xml:space="preserve">. </w:t>
      </w:r>
    </w:p>
    <w:p w14:paraId="417ADF6C" w14:textId="0909A45F" w:rsidR="00061C9F" w:rsidRDefault="00061C9F" w:rsidP="003F67A1">
      <w:r>
        <w:t xml:space="preserve">Second is the </w:t>
      </w:r>
      <w:proofErr w:type="spellStart"/>
      <w:r>
        <w:t>csd</w:t>
      </w:r>
      <w:proofErr w:type="spellEnd"/>
      <w:r>
        <w:t xml:space="preserve"> file</w:t>
      </w:r>
      <w:r w:rsidR="00706865">
        <w:t xml:space="preserve"> which had been discussed above.</w:t>
      </w:r>
      <w:r w:rsidR="00433143">
        <w:t xml:space="preserve"> This file </w:t>
      </w:r>
      <w:r w:rsidR="003E14F7">
        <w:t>provides</w:t>
      </w:r>
      <w:r w:rsidR="00433143">
        <w:t xml:space="preserve"> some simple instrument definition and</w:t>
      </w:r>
      <w:r w:rsidR="00706865">
        <w:t xml:space="preserve"> contains the orchestral and score </w:t>
      </w:r>
      <w:r w:rsidR="00433143">
        <w:t>information</w:t>
      </w:r>
      <w:r w:rsidR="00706865">
        <w:t xml:space="preserve">. </w:t>
      </w:r>
      <w:r w:rsidR="00433143">
        <w:t xml:space="preserve">Each </w:t>
      </w:r>
      <w:proofErr w:type="spellStart"/>
      <w:r w:rsidR="00433143">
        <w:t>CsoundUnity.cs</w:t>
      </w:r>
      <w:proofErr w:type="spellEnd"/>
      <w:r w:rsidR="00433143">
        <w:t xml:space="preserve"> will take in one </w:t>
      </w:r>
      <w:proofErr w:type="spellStart"/>
      <w:r w:rsidR="00433143">
        <w:t>csd</w:t>
      </w:r>
      <w:proofErr w:type="spellEnd"/>
      <w:r w:rsidR="00433143">
        <w:t xml:space="preserve"> file</w:t>
      </w:r>
      <w:r w:rsidR="00F07CF9">
        <w:t xml:space="preserve"> and the variables inside the </w:t>
      </w:r>
      <w:proofErr w:type="spellStart"/>
      <w:r w:rsidR="00F07CF9">
        <w:t>csd</w:t>
      </w:r>
      <w:proofErr w:type="spellEnd"/>
      <w:r w:rsidR="00F07CF9">
        <w:t xml:space="preserve"> file can be accessed mainly using </w:t>
      </w:r>
      <w:proofErr w:type="spellStart"/>
      <w:proofErr w:type="gramStart"/>
      <w:r w:rsidR="00F07CF9">
        <w:t>SendScoreEvent</w:t>
      </w:r>
      <w:proofErr w:type="spellEnd"/>
      <w:r w:rsidR="00F07CF9">
        <w:t>(</w:t>
      </w:r>
      <w:proofErr w:type="gramEnd"/>
      <w:r w:rsidR="00F07CF9">
        <w:t xml:space="preserve">) or the </w:t>
      </w:r>
      <w:proofErr w:type="spellStart"/>
      <w:r w:rsidR="00F07CF9">
        <w:t>setChannel</w:t>
      </w:r>
      <w:proofErr w:type="spellEnd"/>
      <w:r w:rsidR="00F07CF9">
        <w:t>() method.</w:t>
      </w:r>
    </w:p>
    <w:p w14:paraId="44FBEABB" w14:textId="77777777" w:rsidR="003F67A1" w:rsidRPr="003F67A1" w:rsidRDefault="003F67A1" w:rsidP="003F67A1"/>
    <w:p w14:paraId="2208A0DE" w14:textId="77777777" w:rsidR="00C73B99" w:rsidRDefault="00C73B99" w:rsidP="005C5141"/>
    <w:p w14:paraId="6DE0B17B" w14:textId="6005BBA9" w:rsidR="0086752C" w:rsidRDefault="0086752C" w:rsidP="005C5141"/>
    <w:p w14:paraId="56FD2586" w14:textId="48956B6F" w:rsidR="0086752C" w:rsidRDefault="0086752C" w:rsidP="005C5141"/>
    <w:p w14:paraId="27474E6D" w14:textId="10B02785" w:rsidR="0086752C" w:rsidRDefault="0086752C" w:rsidP="005C5141"/>
    <w:p w14:paraId="50E8DD0D" w14:textId="10751D5C" w:rsidR="00F07CF9" w:rsidRDefault="00F07CF9" w:rsidP="005C5141"/>
    <w:p w14:paraId="77F3F988" w14:textId="65B8CF90" w:rsidR="00F07CF9" w:rsidRDefault="00F07CF9" w:rsidP="005C5141"/>
    <w:p w14:paraId="7DFFBC92" w14:textId="56F23781" w:rsidR="00F07CF9" w:rsidRDefault="00F07CF9" w:rsidP="005C5141"/>
    <w:p w14:paraId="2548437B" w14:textId="60518393" w:rsidR="00F07CF9" w:rsidRDefault="00F07CF9" w:rsidP="005C5141"/>
    <w:p w14:paraId="32317997" w14:textId="2F1271DE" w:rsidR="00F07CF9" w:rsidRDefault="00F07CF9" w:rsidP="005C5141"/>
    <w:p w14:paraId="71A72D95" w14:textId="77777777" w:rsidR="00F07CF9" w:rsidRPr="00ED7397" w:rsidRDefault="00F07CF9" w:rsidP="005C5141"/>
    <w:p w14:paraId="6BF69F32" w14:textId="2A7D6A72" w:rsidR="00E51BDB" w:rsidRDefault="00E51BDB" w:rsidP="005C5141"/>
    <w:p w14:paraId="28695FCC" w14:textId="77777777" w:rsidR="00835552" w:rsidRPr="00ED7397" w:rsidRDefault="00835552" w:rsidP="005C5141"/>
    <w:p w14:paraId="43FA6BD7" w14:textId="14D1574F" w:rsidR="00EB5E9E" w:rsidRPr="00ED7397" w:rsidRDefault="00EB5E9E" w:rsidP="005C5141"/>
    <w:p w14:paraId="7C48C328" w14:textId="7CCCCF51" w:rsidR="002550CC" w:rsidRPr="00835552" w:rsidRDefault="003A4BA3" w:rsidP="00835552">
      <w:pPr>
        <w:pStyle w:val="Heading1"/>
      </w:pPr>
      <w:bookmarkStart w:id="34" w:name="_Toc119074654"/>
      <w:r w:rsidRPr="0032643B">
        <w:lastRenderedPageBreak/>
        <w:t xml:space="preserve">Design </w:t>
      </w:r>
      <w:r w:rsidR="00F07CF9">
        <w:t>and Implementation</w:t>
      </w:r>
      <w:bookmarkEnd w:id="34"/>
      <w:r w:rsidR="00F07CF9">
        <w:t xml:space="preserve"> </w:t>
      </w:r>
    </w:p>
    <w:p w14:paraId="3051C13B" w14:textId="2B80B4EB" w:rsidR="009603DD" w:rsidRDefault="00E63C5E" w:rsidP="005C5141">
      <w:pPr>
        <w:pStyle w:val="Heading2"/>
        <w:numPr>
          <w:ilvl w:val="1"/>
          <w:numId w:val="8"/>
        </w:numPr>
      </w:pPr>
      <w:bookmarkStart w:id="35" w:name="_Toc119074655"/>
      <w:r w:rsidRPr="00ED7397">
        <w:t xml:space="preserve">Using Mouse </w:t>
      </w:r>
      <w:r w:rsidR="00EE1C68">
        <w:t>to generate sound</w:t>
      </w:r>
      <w:bookmarkEnd w:id="35"/>
    </w:p>
    <w:p w14:paraId="0E56CDFA" w14:textId="12FB5A10" w:rsidR="002550CC" w:rsidRPr="00EE1C68" w:rsidRDefault="00EE1C68" w:rsidP="00EE1C68">
      <w:r>
        <w:t>To begin with, we implemented a sound generation feature using a simple mouse input. A simple scene is set up with minimum interface.</w:t>
      </w:r>
    </w:p>
    <w:p w14:paraId="24C59D70" w14:textId="08D131CB" w:rsidR="00EE1C68" w:rsidRPr="00EE1C68" w:rsidRDefault="00EE1C68" w:rsidP="00EE1C68">
      <w:pPr>
        <w:pStyle w:val="Heading3"/>
      </w:pPr>
      <w:bookmarkStart w:id="36" w:name="_Toc119074656"/>
      <w:r>
        <w:t>5.1.1 Mouse Input</w:t>
      </w:r>
      <w:bookmarkEnd w:id="36"/>
    </w:p>
    <w:p w14:paraId="46F05827" w14:textId="67375CE2" w:rsidR="00C85718" w:rsidRPr="00ED7397" w:rsidRDefault="00C85718" w:rsidP="005C5141">
      <w:r w:rsidRPr="00ED7397">
        <w:t>The position of the mouse will determine the amplitude and frequencies being played. Moving in the horizontal direction will controls the amplitude while moving in the vertical direction will controls the frequency of the sound.</w:t>
      </w:r>
      <w:r w:rsidR="00271188">
        <w:t xml:space="preserve"> </w:t>
      </w:r>
      <w:proofErr w:type="spellStart"/>
      <w:r w:rsidR="00271188">
        <w:t>Input.mousePosition</w:t>
      </w:r>
      <w:proofErr w:type="spellEnd"/>
      <w:r w:rsidR="00271188">
        <w:t xml:space="preserve"> is called to retrieve the position of the Mouse. </w:t>
      </w:r>
    </w:p>
    <w:p w14:paraId="32BB851C" w14:textId="4034E56C" w:rsidR="00EE1C68" w:rsidRDefault="00EE1C68" w:rsidP="00EE1C68">
      <w:pPr>
        <w:pStyle w:val="Heading3"/>
      </w:pPr>
      <w:bookmarkStart w:id="37" w:name="_Toc119074657"/>
      <w:r>
        <w:t>5.1.2 Frequency Control</w:t>
      </w:r>
      <w:bookmarkEnd w:id="37"/>
    </w:p>
    <w:p w14:paraId="3CEF8D52" w14:textId="43D7BF79" w:rsidR="00271188" w:rsidRDefault="00271188" w:rsidP="00271188">
      <w:r>
        <w:t xml:space="preserve">The next step is to map the mouse position to play different amplitude </w:t>
      </w:r>
      <w:r w:rsidR="003E14F7">
        <w:t xml:space="preserve">and </w:t>
      </w:r>
      <w:r>
        <w:t>frequency of sound. Firstly, we compute the total notes by multiplying total octave by 12.</w:t>
      </w:r>
      <w:r w:rsidR="0056720A">
        <w:t xml:space="preserve"> </w:t>
      </w:r>
      <w:r w:rsidR="003E14F7">
        <w:t xml:space="preserve">Example, if there are 3 octaves, then total notes would be 36. </w:t>
      </w:r>
      <w:r w:rsidR="00A2220E">
        <w:t xml:space="preserve">The size of each note determines the location of the note in the 3D playing area. It </w:t>
      </w:r>
      <w:r w:rsidR="0056720A">
        <w:t>can be computed by dividing the height of the screen by the total notes.</w:t>
      </w:r>
      <w:r w:rsidR="008C24BA">
        <w:t xml:space="preserve"> </w:t>
      </w:r>
      <w:r w:rsidR="008C24BA">
        <w:t>The algorithm is shown in Figure 8.</w:t>
      </w:r>
    </w:p>
    <w:p w14:paraId="080F6944" w14:textId="77777777" w:rsidR="00A2220E" w:rsidRDefault="00A2220E" w:rsidP="00A2220E">
      <w:pPr>
        <w:pStyle w:val="Code"/>
        <w:keepNext/>
        <w:ind w:firstLine="336"/>
        <w:jc w:val="center"/>
      </w:pPr>
      <w:r w:rsidRPr="00A2220E">
        <w:rPr>
          <w:noProof/>
          <w:color w:val="0000FF"/>
        </w:rPr>
        <w:drawing>
          <wp:inline distT="0" distB="0" distL="0" distR="0" wp14:anchorId="1FD38EAB" wp14:editId="507BBB11">
            <wp:extent cx="2652963" cy="725226"/>
            <wp:effectExtent l="0" t="0" r="0" b="0"/>
            <wp:docPr id="19" name="Picture 1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10;&#10;Description automatically generated"/>
                    <pic:cNvPicPr/>
                  </pic:nvPicPr>
                  <pic:blipFill>
                    <a:blip r:embed="rId23"/>
                    <a:stretch>
                      <a:fillRect/>
                    </a:stretch>
                  </pic:blipFill>
                  <pic:spPr>
                    <a:xfrm>
                      <a:off x="0" y="0"/>
                      <a:ext cx="2661640" cy="727598"/>
                    </a:xfrm>
                    <a:prstGeom prst="rect">
                      <a:avLst/>
                    </a:prstGeom>
                  </pic:spPr>
                </pic:pic>
              </a:graphicData>
            </a:graphic>
          </wp:inline>
        </w:drawing>
      </w:r>
    </w:p>
    <w:p w14:paraId="24C86193" w14:textId="20384CE7" w:rsidR="003E14F7" w:rsidRDefault="00A2220E" w:rsidP="00A2220E">
      <w:pPr>
        <w:pStyle w:val="Caption"/>
        <w:rPr>
          <w:noProof/>
        </w:rPr>
      </w:pPr>
      <w:bookmarkStart w:id="38" w:name="_Toc119074694"/>
      <w:r>
        <w:t xml:space="preserve">Figure </w:t>
      </w:r>
      <w:fldSimple w:instr=" SEQ Figure \* ARABIC ">
        <w:r w:rsidR="009E1F87">
          <w:rPr>
            <w:noProof/>
          </w:rPr>
          <w:t>8</w:t>
        </w:r>
      </w:fldSimple>
      <w:r>
        <w:t>. Calculating size of each note in playing area</w:t>
      </w:r>
      <w:bookmarkEnd w:id="38"/>
    </w:p>
    <w:p w14:paraId="01E2D628" w14:textId="77777777" w:rsidR="003E14F7" w:rsidRDefault="003E14F7" w:rsidP="00A70BE9">
      <w:pPr>
        <w:pStyle w:val="Code"/>
        <w:ind w:firstLine="336"/>
      </w:pPr>
    </w:p>
    <w:p w14:paraId="5EEF9E31" w14:textId="77777777" w:rsidR="00026DE3" w:rsidRDefault="00026DE3" w:rsidP="00A70BE9">
      <w:pPr>
        <w:pStyle w:val="Code"/>
        <w:ind w:firstLine="336"/>
      </w:pPr>
    </w:p>
    <w:p w14:paraId="6878165A" w14:textId="77777777" w:rsidR="00A70BE9" w:rsidRDefault="00A70BE9" w:rsidP="00A70BE9">
      <w:pPr>
        <w:pStyle w:val="Code"/>
        <w:ind w:firstLine="336"/>
      </w:pPr>
    </w:p>
    <w:p w14:paraId="7ECD98E8" w14:textId="22D3DED0" w:rsidR="0056720A" w:rsidRDefault="0056720A" w:rsidP="00A70BE9">
      <w:r>
        <w:t xml:space="preserve">Next, we can compute the frequency by obtaining the note index. The note index determine what note is being played. For a </w:t>
      </w:r>
      <w:r w:rsidR="00A70BE9">
        <w:t>3-octave</w:t>
      </w:r>
      <w:r>
        <w:t xml:space="preserve"> range, the note index will be between 0 to 36, example from A3 to G6</w:t>
      </w:r>
      <w:r w:rsidR="00A70BE9">
        <w:t xml:space="preserve"> </w:t>
      </w:r>
      <w:r>
        <w:t xml:space="preserve">We then compute the power raised by dividing the </w:t>
      </w:r>
      <w:r w:rsidR="00A70BE9">
        <w:t>note Index</w:t>
      </w:r>
      <w:r>
        <w:t xml:space="preserve"> by 12, to get a value between 0 to 3. </w:t>
      </w:r>
      <w:r w:rsidR="00A70BE9">
        <w:t xml:space="preserve">Assume the starting frequency is 220, a note Index of 0, 1, 2, 3 would result in a frequency of 220, 440, 880 and 1760 respectively. For a non-continuously frequency function, the </w:t>
      </w:r>
      <w:proofErr w:type="spellStart"/>
      <w:r w:rsidR="00A70BE9">
        <w:t>noteIndex</w:t>
      </w:r>
      <w:proofErr w:type="spellEnd"/>
      <w:r w:rsidR="00A70BE9">
        <w:t xml:space="preserve"> will be round down to an integer. </w:t>
      </w:r>
      <w:r w:rsidR="008C24BA">
        <w:t>The computation of frequency can be seen in Figure 9.</w:t>
      </w:r>
    </w:p>
    <w:p w14:paraId="4224C49A" w14:textId="77777777" w:rsidR="00E2541F" w:rsidRDefault="00E2541F" w:rsidP="00E2541F">
      <w:pPr>
        <w:pStyle w:val="Code"/>
        <w:keepNext/>
        <w:jc w:val="center"/>
      </w:pPr>
      <w:r w:rsidRPr="00E2541F">
        <w:rPr>
          <w:noProof/>
        </w:rPr>
        <w:drawing>
          <wp:inline distT="0" distB="0" distL="0" distR="0" wp14:anchorId="5C9F8155" wp14:editId="415881D5">
            <wp:extent cx="4229100" cy="187043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37015" cy="1873938"/>
                    </a:xfrm>
                    <a:prstGeom prst="rect">
                      <a:avLst/>
                    </a:prstGeom>
                  </pic:spPr>
                </pic:pic>
              </a:graphicData>
            </a:graphic>
          </wp:inline>
        </w:drawing>
      </w:r>
    </w:p>
    <w:p w14:paraId="59F963F8" w14:textId="402100E5" w:rsidR="002D6362" w:rsidRDefault="00E2541F" w:rsidP="00E2541F">
      <w:pPr>
        <w:pStyle w:val="Caption"/>
        <w:rPr>
          <w:noProof/>
        </w:rPr>
      </w:pPr>
      <w:bookmarkStart w:id="39" w:name="_Toc119074695"/>
      <w:r>
        <w:t xml:space="preserve">Figure </w:t>
      </w:r>
      <w:fldSimple w:instr=" SEQ Figure \* ARABIC ">
        <w:r w:rsidR="009E1F87">
          <w:rPr>
            <w:noProof/>
          </w:rPr>
          <w:t>9</w:t>
        </w:r>
      </w:fldSimple>
      <w:r>
        <w:t>. Computing fixed and continuous frequency</w:t>
      </w:r>
      <w:bookmarkEnd w:id="39"/>
    </w:p>
    <w:p w14:paraId="1751B958" w14:textId="77777777" w:rsidR="00E2541F" w:rsidRDefault="00E2541F" w:rsidP="002D6362">
      <w:pPr>
        <w:pStyle w:val="Code"/>
        <w:ind w:firstLine="336"/>
        <w:rPr>
          <w:noProof/>
        </w:rPr>
      </w:pPr>
    </w:p>
    <w:p w14:paraId="135ABBD1" w14:textId="6AADADA7" w:rsidR="00A70BE9" w:rsidRDefault="00A70BE9" w:rsidP="00A70BE9">
      <w:pPr>
        <w:pStyle w:val="Heading3"/>
      </w:pPr>
      <w:bookmarkStart w:id="40" w:name="_Toc119074658"/>
      <w:r>
        <w:t>5.1.3 Amplitude Control</w:t>
      </w:r>
      <w:bookmarkEnd w:id="40"/>
    </w:p>
    <w:p w14:paraId="51F12449" w14:textId="7996F7BC" w:rsidR="00A70BE9" w:rsidRPr="00A70BE9" w:rsidRDefault="00A70BE9" w:rsidP="00A70BE9">
      <w:pPr>
        <w:rPr>
          <w:noProof/>
        </w:rPr>
      </w:pPr>
      <w:r>
        <w:t xml:space="preserve">The amplitude of the sound is determined by the x position of the mouse in respective to the screen </w:t>
      </w:r>
      <w:r>
        <w:rPr>
          <w:noProof/>
        </w:rPr>
        <w:t>width.</w:t>
      </w:r>
      <w:r w:rsidR="008C24BA">
        <w:rPr>
          <w:noProof/>
        </w:rPr>
        <w:t xml:space="preserve"> </w:t>
      </w:r>
      <w:r w:rsidR="008C24BA">
        <w:rPr>
          <w:noProof/>
        </w:rPr>
        <w:t>The computation of amplitude can be seen in Figure 10.</w:t>
      </w:r>
    </w:p>
    <w:p w14:paraId="51C86658" w14:textId="77777777" w:rsidR="00E2541F" w:rsidRDefault="00E2541F" w:rsidP="00E2541F">
      <w:pPr>
        <w:keepNext/>
        <w:ind w:firstLine="336"/>
        <w:jc w:val="center"/>
      </w:pPr>
      <w:r w:rsidRPr="00E2541F">
        <w:rPr>
          <w:rFonts w:ascii="Cascadia Mono" w:hAnsi="Cascadia Mono" w:cs="Cascadia Mono"/>
          <w:noProof/>
          <w:color w:val="0000FF"/>
          <w:sz w:val="14"/>
          <w:szCs w:val="14"/>
        </w:rPr>
        <w:drawing>
          <wp:inline distT="0" distB="0" distL="0" distR="0" wp14:anchorId="05498AC4" wp14:editId="6597AD84">
            <wp:extent cx="3224463" cy="584434"/>
            <wp:effectExtent l="0" t="0" r="0" b="6350"/>
            <wp:docPr id="45" name="Picture 4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 letter&#10;&#10;Description automatically generated"/>
                    <pic:cNvPicPr/>
                  </pic:nvPicPr>
                  <pic:blipFill>
                    <a:blip r:embed="rId25"/>
                    <a:stretch>
                      <a:fillRect/>
                    </a:stretch>
                  </pic:blipFill>
                  <pic:spPr>
                    <a:xfrm>
                      <a:off x="0" y="0"/>
                      <a:ext cx="3237279" cy="586757"/>
                    </a:xfrm>
                    <a:prstGeom prst="rect">
                      <a:avLst/>
                    </a:prstGeom>
                  </pic:spPr>
                </pic:pic>
              </a:graphicData>
            </a:graphic>
          </wp:inline>
        </w:drawing>
      </w:r>
    </w:p>
    <w:p w14:paraId="6834AD09" w14:textId="7056311D" w:rsidR="00271188" w:rsidRDefault="00E2541F" w:rsidP="00E2541F">
      <w:pPr>
        <w:pStyle w:val="Caption"/>
        <w:rPr>
          <w:rFonts w:ascii="Cascadia Mono" w:hAnsi="Cascadia Mono" w:cs="Cascadia Mono"/>
          <w:noProof/>
          <w:color w:val="000000"/>
          <w:sz w:val="14"/>
          <w:szCs w:val="14"/>
        </w:rPr>
      </w:pPr>
      <w:bookmarkStart w:id="41" w:name="_Toc119074696"/>
      <w:r>
        <w:t xml:space="preserve">Figure </w:t>
      </w:r>
      <w:fldSimple w:instr=" SEQ Figure \* ARABIC ">
        <w:r w:rsidR="009E1F87">
          <w:rPr>
            <w:noProof/>
          </w:rPr>
          <w:t>10</w:t>
        </w:r>
      </w:fldSimple>
      <w:r>
        <w:t>. Computing amplitude based on mouse position</w:t>
      </w:r>
      <w:bookmarkEnd w:id="41"/>
    </w:p>
    <w:p w14:paraId="08460545" w14:textId="77777777" w:rsidR="00E2541F" w:rsidRDefault="00E2541F" w:rsidP="00026DE3">
      <w:pPr>
        <w:pStyle w:val="Heading3"/>
        <w:rPr>
          <w:noProof/>
        </w:rPr>
      </w:pPr>
    </w:p>
    <w:p w14:paraId="7DEF0302" w14:textId="1D66B54D" w:rsidR="00026DE3" w:rsidRDefault="00A70BE9" w:rsidP="00026DE3">
      <w:pPr>
        <w:pStyle w:val="Heading3"/>
        <w:rPr>
          <w:noProof/>
        </w:rPr>
      </w:pPr>
      <w:bookmarkStart w:id="42" w:name="_Toc119074659"/>
      <w:r>
        <w:rPr>
          <w:noProof/>
        </w:rPr>
        <w:t>5.1.4 Generate Sound using OnAudioFilterRead</w:t>
      </w:r>
      <w:bookmarkEnd w:id="42"/>
    </w:p>
    <w:p w14:paraId="7FF1B60E" w14:textId="5CE88F29" w:rsidR="00026DE3" w:rsidRPr="00026DE3" w:rsidRDefault="00026DE3" w:rsidP="00026DE3">
      <w:pPr>
        <w:rPr>
          <w:noProof/>
        </w:rPr>
      </w:pPr>
      <w:r>
        <w:rPr>
          <w:noProof/>
        </w:rPr>
        <w:t xml:space="preserve">With the computed amplitude and frequency, we can pass the values to the OnAudioFilterRead () function to generate the </w:t>
      </w:r>
      <w:r w:rsidR="008C24BA">
        <w:rPr>
          <w:noProof/>
        </w:rPr>
        <w:t>sine wave as shown in Figue 11.</w:t>
      </w:r>
    </w:p>
    <w:p w14:paraId="15474372" w14:textId="77777777" w:rsidR="00E2541F" w:rsidRDefault="00E2541F" w:rsidP="00E2541F">
      <w:pPr>
        <w:pStyle w:val="Code"/>
        <w:keepNext/>
        <w:ind w:firstLine="336"/>
        <w:jc w:val="center"/>
      </w:pPr>
      <w:r w:rsidRPr="00E2541F">
        <w:rPr>
          <w:noProof/>
        </w:rPr>
        <w:drawing>
          <wp:inline distT="0" distB="0" distL="0" distR="0" wp14:anchorId="32715E25" wp14:editId="75329EEB">
            <wp:extent cx="3043879" cy="1888156"/>
            <wp:effectExtent l="0" t="0" r="4445"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26"/>
                    <a:stretch>
                      <a:fillRect/>
                    </a:stretch>
                  </pic:blipFill>
                  <pic:spPr>
                    <a:xfrm>
                      <a:off x="0" y="0"/>
                      <a:ext cx="3052105" cy="1893259"/>
                    </a:xfrm>
                    <a:prstGeom prst="rect">
                      <a:avLst/>
                    </a:prstGeom>
                  </pic:spPr>
                </pic:pic>
              </a:graphicData>
            </a:graphic>
          </wp:inline>
        </w:drawing>
      </w:r>
    </w:p>
    <w:p w14:paraId="6856C8A6" w14:textId="299C44B3" w:rsidR="00026DE3" w:rsidRDefault="00E2541F" w:rsidP="00E2541F">
      <w:pPr>
        <w:pStyle w:val="Caption"/>
        <w:rPr>
          <w:noProof/>
        </w:rPr>
      </w:pPr>
      <w:bookmarkStart w:id="43" w:name="_Toc119074697"/>
      <w:r>
        <w:t xml:space="preserve">Figure </w:t>
      </w:r>
      <w:fldSimple w:instr=" SEQ Figure \* ARABIC ">
        <w:r w:rsidR="009E1F87">
          <w:rPr>
            <w:noProof/>
          </w:rPr>
          <w:t>11</w:t>
        </w:r>
      </w:fldSimple>
      <w:r>
        <w:t xml:space="preserve">. </w:t>
      </w:r>
      <w:r w:rsidR="004A1981">
        <w:t>Using</w:t>
      </w:r>
      <w:r>
        <w:t xml:space="preserve"> </w:t>
      </w:r>
      <w:proofErr w:type="spellStart"/>
      <w:proofErr w:type="gramStart"/>
      <w:r>
        <w:t>OnAudioFilterRead</w:t>
      </w:r>
      <w:proofErr w:type="spellEnd"/>
      <w:r>
        <w:t>(</w:t>
      </w:r>
      <w:proofErr w:type="gramEnd"/>
      <w:r>
        <w:t>) function to generate sound</w:t>
      </w:r>
      <w:bookmarkEnd w:id="43"/>
    </w:p>
    <w:p w14:paraId="38987258" w14:textId="34B6277B" w:rsidR="002550CC" w:rsidRDefault="002550CC" w:rsidP="00026DE3">
      <w:pPr>
        <w:pStyle w:val="Code"/>
        <w:ind w:firstLine="336"/>
        <w:rPr>
          <w:noProof/>
        </w:rPr>
      </w:pPr>
    </w:p>
    <w:p w14:paraId="4B155E3E" w14:textId="0DCD5215" w:rsidR="002550CC" w:rsidRDefault="002550CC" w:rsidP="00026DE3">
      <w:pPr>
        <w:pStyle w:val="Code"/>
        <w:ind w:firstLine="336"/>
        <w:rPr>
          <w:noProof/>
        </w:rPr>
      </w:pPr>
    </w:p>
    <w:p w14:paraId="18D2B624" w14:textId="77777777" w:rsidR="002550CC" w:rsidRDefault="002550CC" w:rsidP="00026DE3">
      <w:pPr>
        <w:pStyle w:val="Code"/>
        <w:ind w:firstLine="336"/>
        <w:rPr>
          <w:noProof/>
        </w:rPr>
      </w:pPr>
    </w:p>
    <w:p w14:paraId="112F2620" w14:textId="59733883" w:rsidR="00271188" w:rsidRPr="00271188" w:rsidRDefault="00271188" w:rsidP="00026DE3">
      <w:r>
        <w:rPr>
          <w:noProof/>
        </w:rPr>
        <w:t>Since this feature created a smooth generation of sound, the next step is to substitute the mouse input</w:t>
      </w:r>
      <w:r>
        <w:t xml:space="preserve"> with a Leap Motion Controller Input.</w:t>
      </w:r>
      <w:r w:rsidR="008C24BA" w:rsidRPr="008C24BA">
        <w:t xml:space="preserve"> </w:t>
      </w:r>
      <w:r w:rsidR="008C24BA">
        <w:t>The current interface is shown in Figure 12.</w:t>
      </w:r>
    </w:p>
    <w:p w14:paraId="0AECEFE3" w14:textId="77777777" w:rsidR="00E2541F" w:rsidRDefault="002550CC" w:rsidP="00E2541F">
      <w:pPr>
        <w:keepNext/>
        <w:jc w:val="center"/>
      </w:pPr>
      <w:r w:rsidRPr="00ED7397">
        <w:rPr>
          <w:noProof/>
        </w:rPr>
        <mc:AlternateContent>
          <mc:Choice Requires="wpg">
            <w:drawing>
              <wp:inline distT="0" distB="0" distL="0" distR="0" wp14:anchorId="69C01329" wp14:editId="08AC0774">
                <wp:extent cx="3786996" cy="2145070"/>
                <wp:effectExtent l="0" t="0" r="4445" b="7620"/>
                <wp:docPr id="15" name="Group 15"/>
                <wp:cNvGraphicFramePr/>
                <a:graphic xmlns:a="http://schemas.openxmlformats.org/drawingml/2006/main">
                  <a:graphicData uri="http://schemas.microsoft.com/office/word/2010/wordprocessingGroup">
                    <wpg:wgp>
                      <wpg:cNvGrpSpPr/>
                      <wpg:grpSpPr>
                        <a:xfrm>
                          <a:off x="0" y="0"/>
                          <a:ext cx="3786996" cy="2145070"/>
                          <a:chOff x="0" y="0"/>
                          <a:chExt cx="4483100" cy="2539365"/>
                        </a:xfrm>
                      </wpg:grpSpPr>
                      <pic:pic xmlns:pic="http://schemas.openxmlformats.org/drawingml/2006/picture">
                        <pic:nvPicPr>
                          <pic:cNvPr id="10" name="Picture 10" descr="A picture containing shape&#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483100" cy="2539365"/>
                          </a:xfrm>
                          <a:prstGeom prst="rect">
                            <a:avLst/>
                          </a:prstGeom>
                        </pic:spPr>
                      </pic:pic>
                      <wps:wsp>
                        <wps:cNvPr id="14" name="Graphic 13" descr="Cursor with solid fill"/>
                        <wps:cNvSpPr/>
                        <wps:spPr>
                          <a:xfrm>
                            <a:off x="2692400" y="1457960"/>
                            <a:ext cx="76200" cy="76200"/>
                          </a:xfrm>
                          <a:custGeom>
                            <a:avLst/>
                            <a:gdLst>
                              <a:gd name="connsiteX0" fmla="*/ 533045 w 533044"/>
                              <a:gd name="connsiteY0" fmla="*/ 448628 h 533400"/>
                              <a:gd name="connsiteX1" fmla="*/ 340640 w 533044"/>
                              <a:gd name="connsiteY1" fmla="*/ 256318 h 533400"/>
                              <a:gd name="connsiteX2" fmla="*/ 510185 w 533044"/>
                              <a:gd name="connsiteY2" fmla="*/ 195263 h 533400"/>
                              <a:gd name="connsiteX3" fmla="*/ 520531 w 533044"/>
                              <a:gd name="connsiteY3" fmla="*/ 174082 h 533400"/>
                              <a:gd name="connsiteX4" fmla="*/ 510185 w 533044"/>
                              <a:gd name="connsiteY4" fmla="*/ 163735 h 533400"/>
                              <a:gd name="connsiteX5" fmla="*/ 21648 w 533044"/>
                              <a:gd name="connsiteY5" fmla="*/ 857 h 533400"/>
                              <a:gd name="connsiteX6" fmla="*/ 16218 w 533044"/>
                              <a:gd name="connsiteY6" fmla="*/ 0 h 533400"/>
                              <a:gd name="connsiteX7" fmla="*/ 16218 w 533044"/>
                              <a:gd name="connsiteY7" fmla="*/ 0 h 533400"/>
                              <a:gd name="connsiteX8" fmla="*/ 4 w 533044"/>
                              <a:gd name="connsiteY8" fmla="*/ 16925 h 533400"/>
                              <a:gd name="connsiteX9" fmla="*/ 883 w 533044"/>
                              <a:gd name="connsiteY9" fmla="*/ 21908 h 533400"/>
                              <a:gd name="connsiteX10" fmla="*/ 163380 w 533044"/>
                              <a:gd name="connsiteY10" fmla="*/ 510921 h 533400"/>
                              <a:gd name="connsiteX11" fmla="*/ 184650 w 533044"/>
                              <a:gd name="connsiteY11" fmla="*/ 521083 h 533400"/>
                              <a:gd name="connsiteX12" fmla="*/ 194812 w 533044"/>
                              <a:gd name="connsiteY12" fmla="*/ 510921 h 533400"/>
                              <a:gd name="connsiteX13" fmla="*/ 255963 w 533044"/>
                              <a:gd name="connsiteY13" fmla="*/ 341186 h 533400"/>
                              <a:gd name="connsiteX14" fmla="*/ 448177 w 533044"/>
                              <a:gd name="connsiteY14" fmla="*/ 533400 h 5334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533044" h="533400">
                                <a:moveTo>
                                  <a:pt x="533045" y="448628"/>
                                </a:moveTo>
                                <a:lnTo>
                                  <a:pt x="340640" y="256318"/>
                                </a:lnTo>
                                <a:lnTo>
                                  <a:pt x="510185" y="195263"/>
                                </a:lnTo>
                                <a:cubicBezTo>
                                  <a:pt x="518891" y="192271"/>
                                  <a:pt x="523524" y="182788"/>
                                  <a:pt x="520531" y="174082"/>
                                </a:cubicBezTo>
                                <a:cubicBezTo>
                                  <a:pt x="518861" y="169222"/>
                                  <a:pt x="515044" y="165405"/>
                                  <a:pt x="510185" y="163735"/>
                                </a:cubicBezTo>
                                <a:lnTo>
                                  <a:pt x="21648" y="857"/>
                                </a:lnTo>
                                <a:cubicBezTo>
                                  <a:pt x="19896" y="280"/>
                                  <a:pt x="18062" y="-9"/>
                                  <a:pt x="16218" y="0"/>
                                </a:cubicBezTo>
                                <a:lnTo>
                                  <a:pt x="16218" y="0"/>
                                </a:lnTo>
                                <a:cubicBezTo>
                                  <a:pt x="7067" y="196"/>
                                  <a:pt x="-192" y="7774"/>
                                  <a:pt x="4" y="16925"/>
                                </a:cubicBezTo>
                                <a:cubicBezTo>
                                  <a:pt x="40" y="18622"/>
                                  <a:pt x="336" y="20302"/>
                                  <a:pt x="883" y="21908"/>
                                </a:cubicBezTo>
                                <a:lnTo>
                                  <a:pt x="163380" y="510921"/>
                                </a:lnTo>
                                <a:cubicBezTo>
                                  <a:pt x="166447" y="519601"/>
                                  <a:pt x="175970" y="524151"/>
                                  <a:pt x="184650" y="521083"/>
                                </a:cubicBezTo>
                                <a:cubicBezTo>
                                  <a:pt x="189399" y="519405"/>
                                  <a:pt x="193134" y="515670"/>
                                  <a:pt x="194812" y="510921"/>
                                </a:cubicBezTo>
                                <a:lnTo>
                                  <a:pt x="255963" y="341186"/>
                                </a:lnTo>
                                <a:lnTo>
                                  <a:pt x="448177" y="533400"/>
                                </a:lnTo>
                                <a:close/>
                              </a:path>
                            </a:pathLst>
                          </a:custGeom>
                          <a:solidFill>
                            <a:schemeClr val="bg1"/>
                          </a:solidFill>
                          <a:ln w="952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ECF9F1C" id="Group 15" o:spid="_x0000_s1026" style="width:298.2pt;height:168.9pt;mso-position-horizontal-relative:char;mso-position-vertical-relative:line" coordsize="44831,2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alt="A picture containing shape&#10;&#10;Description automatically generated" style="position:absolute;width:44831;height:25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">
                  <v:imagedata r:id="rId29" o:title="A picture containing shape&#10;&#10;Description automatically generated"/>
                </v:shape>
                <v:shape id="Graphic 13" o:spid="_x0000_s1028" alt="Cursor with solid fill" style="position:absolute;left:26924;top:14579;width:762;height:762;visibility:visible;mso-wrap-style:square;v-text-anchor:middle" coordsize="533044,53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" path="m533045,448628l340640,256318,510185,195263v8706,-2992,13339,-12475,10346,-21181c518861,169222,515044,165405,510185,163735l21648,857c19896,280,18062,-9,16218,r,c7067,196,-192,7774,4,16925v36,1697,332,3377,879,4983l163380,510921v3067,8680,12590,13230,21270,10162c189399,519405,193134,515670,194812,510921l255963,341186,448177,533400r84868,-84772xe" fillcolor="white [3212]" stroked="f">
                  <v:stroke joinstyle="miter"/>
                  <v:path arrowok="t" o:connecttype="custom" o:connectlocs="76200,64090;48695,36617;72932,27895;74411,24869;72932,23391;3095,122;2318,0;2318,0;1,2418;126,3130;23356,72989;26396,74440;27849,72989;36591,48741;64068,76200" o:connectangles="0,0,0,0,0,0,0,0,0,0,0,0,0,0,0"/>
                </v:shape>
                <w10:anchorlock/>
              </v:group>
            </w:pict>
          </mc:Fallback>
        </mc:AlternateContent>
      </w:r>
    </w:p>
    <w:p w14:paraId="353E7580" w14:textId="6EA43E50" w:rsidR="002D6362" w:rsidRDefault="00E2541F" w:rsidP="00E2541F">
      <w:pPr>
        <w:pStyle w:val="Caption"/>
      </w:pPr>
      <w:bookmarkStart w:id="44" w:name="_Toc119074698"/>
      <w:r>
        <w:t xml:space="preserve">Figure </w:t>
      </w:r>
      <w:fldSimple w:instr=" SEQ Figure \* ARABIC ">
        <w:r w:rsidR="009E1F87">
          <w:rPr>
            <w:noProof/>
          </w:rPr>
          <w:t>12</w:t>
        </w:r>
      </w:fldSimple>
      <w:r>
        <w:t xml:space="preserve">. </w:t>
      </w:r>
      <w:r w:rsidRPr="000874C2">
        <w:t>A software implementation of using mouse controller input to produce sound in Unity</w:t>
      </w:r>
      <w:bookmarkEnd w:id="44"/>
    </w:p>
    <w:p w14:paraId="0FCD14EF" w14:textId="4C16FCB8" w:rsidR="002550CC" w:rsidRPr="00ED7397" w:rsidRDefault="002550CC" w:rsidP="002D6362">
      <w:pPr>
        <w:pStyle w:val="Caption"/>
      </w:pPr>
    </w:p>
    <w:p w14:paraId="289B9606" w14:textId="491ACA23" w:rsidR="0086752C" w:rsidRDefault="0086752C" w:rsidP="005C5141">
      <w:pPr>
        <w:pStyle w:val="Heading2"/>
        <w:numPr>
          <w:ilvl w:val="1"/>
          <w:numId w:val="8"/>
        </w:numPr>
      </w:pPr>
      <w:bookmarkStart w:id="45" w:name="_Toc119074660"/>
      <w:r>
        <w:t>Integrating the Leap Motion</w:t>
      </w:r>
      <w:bookmarkEnd w:id="45"/>
    </w:p>
    <w:p w14:paraId="23C98439" w14:textId="671587B7" w:rsidR="00442A75" w:rsidRPr="00442A75" w:rsidRDefault="00442A75" w:rsidP="00442A75">
      <w:pPr>
        <w:pStyle w:val="Heading3"/>
      </w:pPr>
      <w:bookmarkStart w:id="46" w:name="_Toc119074661"/>
      <w:r>
        <w:t>5.2.1 Leap Motion Input</w:t>
      </w:r>
      <w:bookmarkEnd w:id="46"/>
    </w:p>
    <w:p w14:paraId="68E03805" w14:textId="7A3F5998" w:rsidR="00AF115E" w:rsidRDefault="00454ABA" w:rsidP="005C5141">
      <w:r>
        <w:t>Accessing the Leap Motion library is possible after importing the Leap package into Unity.</w:t>
      </w:r>
      <w:r w:rsidR="00AF115E">
        <w:t xml:space="preserve"> Once imported, the 3D hand model can be view in the Game View. </w:t>
      </w:r>
      <w:r w:rsidR="003D0B57">
        <w:t>Simulating</w:t>
      </w:r>
      <w:r w:rsidR="003D7C22">
        <w:t xml:space="preserve"> playing</w:t>
      </w:r>
      <w:r w:rsidR="003D0B57">
        <w:t xml:space="preserve"> the Theremin </w:t>
      </w:r>
      <w:r w:rsidR="003D7C22">
        <w:t>with</w:t>
      </w:r>
      <w:r w:rsidR="003D0B57">
        <w:t xml:space="preserve"> 2 hands would means that we must compute the</w:t>
      </w:r>
      <w:r w:rsidR="003D0B57" w:rsidRPr="005C5141">
        <w:t xml:space="preserve"> position</w:t>
      </w:r>
      <w:r w:rsidR="003D0B57">
        <w:t xml:space="preserve"> of both hands. </w:t>
      </w:r>
      <w:r w:rsidR="00AF115E">
        <w:t xml:space="preserve">We </w:t>
      </w:r>
      <w:r w:rsidR="003D7C22">
        <w:t>must first</w:t>
      </w:r>
      <w:r w:rsidR="00AF115E">
        <w:t xml:space="preserve"> </w:t>
      </w:r>
      <w:r w:rsidR="003D0B57">
        <w:t xml:space="preserve">deduce the position of the hands in the 3D </w:t>
      </w:r>
      <w:r w:rsidR="00201F1F">
        <w:t xml:space="preserve">leap motion </w:t>
      </w:r>
      <w:r w:rsidR="003D0B57">
        <w:t>space</w:t>
      </w:r>
      <w:r w:rsidR="003D7C22">
        <w:t xml:space="preserve">. Since the right hand controls the pitch, </w:t>
      </w:r>
      <w:r w:rsidR="003A612B">
        <w:t xml:space="preserve">the average y axis position of all the fingers </w:t>
      </w:r>
      <w:r w:rsidR="00201F1F">
        <w:t>is</w:t>
      </w:r>
      <w:r w:rsidR="003A612B">
        <w:t xml:space="preserve"> computed.</w:t>
      </w:r>
      <w:r w:rsidR="003D7C22">
        <w:t xml:space="preserve"> The </w:t>
      </w:r>
      <w:r w:rsidR="00571095">
        <w:t>position of the</w:t>
      </w:r>
      <w:r w:rsidR="003D7C22">
        <w:t xml:space="preserve"> y position in the 3D </w:t>
      </w:r>
      <w:r w:rsidR="00201F1F">
        <w:t>leap motion space</w:t>
      </w:r>
      <w:r w:rsidR="003D7C22">
        <w:t xml:space="preserve"> will determine the frequency being produced. </w:t>
      </w:r>
      <w:r w:rsidR="003D0B57">
        <w:t xml:space="preserve">The thumb is excluded since the mobility of the thumb is limited and would not greatly affect the average position. </w:t>
      </w:r>
      <w:r w:rsidR="00AF115E">
        <w:t xml:space="preserve"> </w:t>
      </w:r>
    </w:p>
    <w:p w14:paraId="2E8160FF" w14:textId="24CE22A5" w:rsidR="002D6362" w:rsidRDefault="003A612B" w:rsidP="005C5141">
      <w:r>
        <w:t xml:space="preserve">Similarly for the left hand, the average y axis position of all the fingers </w:t>
      </w:r>
      <w:r w:rsidR="00201F1F">
        <w:t>is</w:t>
      </w:r>
      <w:r>
        <w:t xml:space="preserve"> computed, and it will determine the amplitude of the sound.</w:t>
      </w:r>
      <w:r w:rsidR="008C24BA">
        <w:t xml:space="preserve"> </w:t>
      </w:r>
      <w:r w:rsidR="008C24BA">
        <w:t>This implementation can be seen in Figure 13.</w:t>
      </w:r>
    </w:p>
    <w:p w14:paraId="6CB0DD38" w14:textId="77777777" w:rsidR="00571095" w:rsidRDefault="00571095" w:rsidP="005C5141"/>
    <w:p w14:paraId="1A44CC24" w14:textId="7D3760BD" w:rsidR="00E73CB5" w:rsidRDefault="00E73CB5" w:rsidP="00E73CB5">
      <w:pPr>
        <w:pStyle w:val="Code"/>
        <w:keepNext/>
        <w:jc w:val="center"/>
      </w:pPr>
      <w:r w:rsidRPr="00E73CB5">
        <w:rPr>
          <w:noProof/>
          <w:color w:val="0000FF"/>
        </w:rPr>
        <w:drawing>
          <wp:inline distT="0" distB="0" distL="0" distR="0" wp14:anchorId="42B7B0FC" wp14:editId="6BCF82CE">
            <wp:extent cx="3971813" cy="1471938"/>
            <wp:effectExtent l="0" t="0" r="0" b="0"/>
            <wp:docPr id="49" name="Picture 4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 application, email&#10;&#10;Description automatically generated"/>
                    <pic:cNvPicPr/>
                  </pic:nvPicPr>
                  <pic:blipFill>
                    <a:blip r:embed="rId30"/>
                    <a:stretch>
                      <a:fillRect/>
                    </a:stretch>
                  </pic:blipFill>
                  <pic:spPr>
                    <a:xfrm>
                      <a:off x="0" y="0"/>
                      <a:ext cx="3977778" cy="1474149"/>
                    </a:xfrm>
                    <a:prstGeom prst="rect">
                      <a:avLst/>
                    </a:prstGeom>
                  </pic:spPr>
                </pic:pic>
              </a:graphicData>
            </a:graphic>
          </wp:inline>
        </w:drawing>
      </w:r>
    </w:p>
    <w:p w14:paraId="50873D94" w14:textId="77777777" w:rsidR="00E73CB5" w:rsidRDefault="00E73CB5" w:rsidP="00E73CB5">
      <w:pPr>
        <w:pStyle w:val="Code"/>
        <w:keepNext/>
        <w:jc w:val="center"/>
      </w:pPr>
    </w:p>
    <w:p w14:paraId="37D7D1BF" w14:textId="7A162040" w:rsidR="00C8495E" w:rsidRDefault="00E73CB5" w:rsidP="008C24BA">
      <w:pPr>
        <w:pStyle w:val="Caption"/>
        <w:rPr>
          <w:noProof/>
        </w:rPr>
      </w:pPr>
      <w:bookmarkStart w:id="47" w:name="_Toc119074699"/>
      <w:r>
        <w:t xml:space="preserve">Figure </w:t>
      </w:r>
      <w:fldSimple w:instr=" SEQ Figure \* ARABIC ">
        <w:r w:rsidR="009E1F87">
          <w:rPr>
            <w:noProof/>
          </w:rPr>
          <w:t>13</w:t>
        </w:r>
      </w:fldSimple>
      <w:r>
        <w:t>. Computing the position of both hands in playing space</w:t>
      </w:r>
      <w:bookmarkEnd w:id="47"/>
    </w:p>
    <w:p w14:paraId="42BACA6B" w14:textId="3A08FB1D" w:rsidR="00C8495E" w:rsidRPr="00C8495E" w:rsidRDefault="00C8495E" w:rsidP="00C8495E">
      <w:pPr>
        <w:pStyle w:val="Heading3"/>
      </w:pPr>
      <w:bookmarkStart w:id="48" w:name="_Toc119074662"/>
      <w:r>
        <w:t xml:space="preserve">5.2.2 </w:t>
      </w:r>
      <w:r w:rsidR="00627C3E">
        <w:t>Mapping different frequencies based on hand position</w:t>
      </w:r>
      <w:bookmarkEnd w:id="48"/>
    </w:p>
    <w:p w14:paraId="5D718B90" w14:textId="2E9C1A07" w:rsidR="00F570CA" w:rsidRDefault="00627C3E" w:rsidP="002550CC">
      <w:r>
        <w:t xml:space="preserve">The boundary of the playing space is set by initialising the minimum and maximum y position of the leap motion space. </w:t>
      </w:r>
      <w:r w:rsidR="009C49D0">
        <w:t xml:space="preserve">We then map the available range of the 3D space to the range of frequency. </w:t>
      </w:r>
      <w:r w:rsidR="00F570CA">
        <w:t>For example, we set the minimum y position to be 185 and maximum y position to be 293. If 3 octaves are selected, then the hand position at 185 would be note A2 and the hand position at 293 would be note G#5. Any position lies in the range will be from A2-G#7</w:t>
      </w:r>
      <w:r w:rsidR="002550CC">
        <w:t xml:space="preserve">. </w:t>
      </w:r>
      <w:r w:rsidR="008C24BA">
        <w:t>The new frequency computation script is shown in Figure 14.</w:t>
      </w:r>
    </w:p>
    <w:p w14:paraId="24002659" w14:textId="77777777" w:rsidR="00E73CB5" w:rsidRDefault="00E73CB5" w:rsidP="00E73CB5">
      <w:pPr>
        <w:keepNext/>
        <w:jc w:val="center"/>
      </w:pPr>
      <w:r w:rsidRPr="00E73CB5">
        <w:rPr>
          <w:rFonts w:ascii="Cascadia Mono" w:hAnsi="Cascadia Mono" w:cs="Cascadia Mono"/>
          <w:noProof/>
          <w:color w:val="000000"/>
          <w:sz w:val="14"/>
          <w:szCs w:val="14"/>
        </w:rPr>
        <w:drawing>
          <wp:inline distT="0" distB="0" distL="0" distR="0" wp14:anchorId="67542FD2" wp14:editId="61563F3A">
            <wp:extent cx="3940342" cy="924278"/>
            <wp:effectExtent l="0" t="0" r="317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1"/>
                    <a:stretch>
                      <a:fillRect/>
                    </a:stretch>
                  </pic:blipFill>
                  <pic:spPr>
                    <a:xfrm>
                      <a:off x="0" y="0"/>
                      <a:ext cx="3955286" cy="927783"/>
                    </a:xfrm>
                    <a:prstGeom prst="rect">
                      <a:avLst/>
                    </a:prstGeom>
                  </pic:spPr>
                </pic:pic>
              </a:graphicData>
            </a:graphic>
          </wp:inline>
        </w:drawing>
      </w:r>
    </w:p>
    <w:p w14:paraId="7D2B3D2F" w14:textId="228A745F" w:rsidR="00C8495E" w:rsidRDefault="00E73CB5" w:rsidP="00E73CB5">
      <w:pPr>
        <w:pStyle w:val="Caption"/>
        <w:rPr>
          <w:noProof/>
        </w:rPr>
      </w:pPr>
      <w:bookmarkStart w:id="49" w:name="_Toc119074700"/>
      <w:r>
        <w:t xml:space="preserve">Figure </w:t>
      </w:r>
      <w:fldSimple w:instr=" SEQ Figure \* ARABIC ">
        <w:r w:rsidR="009E1F87">
          <w:rPr>
            <w:noProof/>
          </w:rPr>
          <w:t>14</w:t>
        </w:r>
      </w:fldSimple>
      <w:r>
        <w:t>. Computing Frequency based on right hand position</w:t>
      </w:r>
      <w:bookmarkEnd w:id="49"/>
    </w:p>
    <w:p w14:paraId="568B7ADE" w14:textId="6A7D50E2" w:rsidR="00B655A2" w:rsidRDefault="00C8495E" w:rsidP="00C8495E">
      <w:pPr>
        <w:pStyle w:val="Heading3"/>
      </w:pPr>
      <w:bookmarkStart w:id="50" w:name="_Toc119074663"/>
      <w:r>
        <w:lastRenderedPageBreak/>
        <w:t>5.2.3 Mapping amplitude based on hand position</w:t>
      </w:r>
      <w:bookmarkEnd w:id="50"/>
    </w:p>
    <w:p w14:paraId="1A55C538" w14:textId="4C4C7866" w:rsidR="00C8495E" w:rsidRPr="00C8495E" w:rsidRDefault="00C8495E" w:rsidP="00C8495E">
      <w:r>
        <w:t xml:space="preserve">Instead of using </w:t>
      </w:r>
      <w:r>
        <w:rPr>
          <w:noProof/>
        </w:rPr>
        <w:t xml:space="preserve">mousePosition.x, </w:t>
      </w:r>
      <w:r>
        <w:t>we use the left-hand position in space to calculate the amplitude</w:t>
      </w:r>
      <w:r w:rsidR="008C24BA">
        <w:t xml:space="preserve"> </w:t>
      </w:r>
      <w:r w:rsidR="008C24BA">
        <w:t>as shown in Figure 15</w:t>
      </w:r>
      <w:r>
        <w:t>.</w:t>
      </w:r>
    </w:p>
    <w:p w14:paraId="11E13B36" w14:textId="77777777" w:rsidR="00E73CB5" w:rsidRDefault="00E73CB5" w:rsidP="00E73CB5">
      <w:pPr>
        <w:keepNext/>
      </w:pPr>
      <w:r w:rsidRPr="00E73CB5">
        <w:rPr>
          <w:rFonts w:ascii="Cascadia Mono" w:hAnsi="Cascadia Mono" w:cs="Cascadia Mono"/>
          <w:noProof/>
          <w:color w:val="0000FF"/>
          <w:sz w:val="14"/>
          <w:szCs w:val="14"/>
        </w:rPr>
        <w:drawing>
          <wp:inline distT="0" distB="0" distL="0" distR="0" wp14:anchorId="50A90BEB" wp14:editId="27A56C20">
            <wp:extent cx="5594684" cy="683065"/>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43490" cy="689024"/>
                    </a:xfrm>
                    <a:prstGeom prst="rect">
                      <a:avLst/>
                    </a:prstGeom>
                  </pic:spPr>
                </pic:pic>
              </a:graphicData>
            </a:graphic>
          </wp:inline>
        </w:drawing>
      </w:r>
    </w:p>
    <w:p w14:paraId="4D3E249A" w14:textId="7031E59B" w:rsidR="00B655A2" w:rsidRDefault="00E73CB5" w:rsidP="00E73CB5">
      <w:pPr>
        <w:pStyle w:val="Caption"/>
      </w:pPr>
      <w:bookmarkStart w:id="51" w:name="_Toc119074701"/>
      <w:r>
        <w:t xml:space="preserve">Figure </w:t>
      </w:r>
      <w:fldSimple w:instr=" SEQ Figure \* ARABIC ">
        <w:r w:rsidR="009E1F87">
          <w:rPr>
            <w:noProof/>
          </w:rPr>
          <w:t>15</w:t>
        </w:r>
      </w:fldSimple>
      <w:r>
        <w:t>. Computing Amplitude based on left hand position</w:t>
      </w:r>
      <w:bookmarkEnd w:id="51"/>
    </w:p>
    <w:p w14:paraId="5F1763CA" w14:textId="77777777" w:rsidR="00E73CB5" w:rsidRDefault="00E73CB5" w:rsidP="005C5141"/>
    <w:p w14:paraId="1D44B6AB" w14:textId="175DC967" w:rsidR="00C8495E" w:rsidRDefault="00C8495E" w:rsidP="005C5141">
      <w:r>
        <w:t xml:space="preserve">There is a slight problem when generating sound. When the user removes their left hand in the play area, the sudden change of the amplitude value to zero will cause a pop sound. To tackle this issue, a </w:t>
      </w:r>
      <w:r w:rsidR="00571095">
        <w:t>lerp</w:t>
      </w:r>
      <w:r>
        <w:t xml:space="preserve"> is added for a smooth transition of the amplitude value to zero</w:t>
      </w:r>
      <w:r w:rsidR="008C24BA" w:rsidRPr="008C24BA">
        <w:t xml:space="preserve"> </w:t>
      </w:r>
      <w:r w:rsidR="008C24BA">
        <w:t>as shown in Figure 16.</w:t>
      </w:r>
    </w:p>
    <w:p w14:paraId="4B3A8F22" w14:textId="77777777" w:rsidR="00E73CB5" w:rsidRDefault="00E73CB5" w:rsidP="00E73CB5">
      <w:pPr>
        <w:keepNext/>
        <w:jc w:val="center"/>
      </w:pPr>
      <w:r w:rsidRPr="00E73CB5">
        <w:rPr>
          <w:rFonts w:ascii="Cascadia Mono" w:hAnsi="Cascadia Mono" w:cs="Cascadia Mono"/>
          <w:noProof/>
          <w:color w:val="0000FF"/>
          <w:sz w:val="14"/>
          <w:szCs w:val="14"/>
        </w:rPr>
        <w:drawing>
          <wp:inline distT="0" distB="0" distL="0" distR="0" wp14:anchorId="01648810" wp14:editId="2B4306F7">
            <wp:extent cx="3236495" cy="1923721"/>
            <wp:effectExtent l="0" t="0" r="2540" b="635"/>
            <wp:docPr id="56" name="Picture 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text, application&#10;&#10;Description automatically generated"/>
                    <pic:cNvPicPr/>
                  </pic:nvPicPr>
                  <pic:blipFill>
                    <a:blip r:embed="rId33"/>
                    <a:stretch>
                      <a:fillRect/>
                    </a:stretch>
                  </pic:blipFill>
                  <pic:spPr>
                    <a:xfrm>
                      <a:off x="0" y="0"/>
                      <a:ext cx="3244483" cy="1928469"/>
                    </a:xfrm>
                    <a:prstGeom prst="rect">
                      <a:avLst/>
                    </a:prstGeom>
                  </pic:spPr>
                </pic:pic>
              </a:graphicData>
            </a:graphic>
          </wp:inline>
        </w:drawing>
      </w:r>
    </w:p>
    <w:p w14:paraId="6304E345" w14:textId="283AF38E" w:rsidR="00B655A2" w:rsidRDefault="00E73CB5" w:rsidP="00E73CB5">
      <w:pPr>
        <w:pStyle w:val="Caption"/>
      </w:pPr>
      <w:bookmarkStart w:id="52" w:name="_Toc119074702"/>
      <w:r>
        <w:t xml:space="preserve">Figure </w:t>
      </w:r>
      <w:fldSimple w:instr=" SEQ Figure \* ARABIC ">
        <w:r w:rsidR="009E1F87">
          <w:rPr>
            <w:noProof/>
          </w:rPr>
          <w:t>16</w:t>
        </w:r>
      </w:fldSimple>
      <w:r>
        <w:t>. Smoothing the transition of amplitude to prevent pop sound in the buffer.</w:t>
      </w:r>
      <w:bookmarkEnd w:id="52"/>
    </w:p>
    <w:p w14:paraId="75FADECE" w14:textId="77777777" w:rsidR="00E73CB5" w:rsidRPr="00E73CB5" w:rsidRDefault="00E73CB5" w:rsidP="00E73CB5"/>
    <w:p w14:paraId="4BF7016F" w14:textId="77777777" w:rsidR="00E73CB5" w:rsidRDefault="00E73CB5" w:rsidP="00E73CB5">
      <w:pPr>
        <w:jc w:val="center"/>
        <w:rPr>
          <w:noProof/>
        </w:rPr>
      </w:pPr>
    </w:p>
    <w:p w14:paraId="5293D933" w14:textId="588F7452" w:rsidR="00C8495E" w:rsidRDefault="00C8495E" w:rsidP="005C5141"/>
    <w:p w14:paraId="126E4C94" w14:textId="2C7C74A0" w:rsidR="00B260F7" w:rsidRDefault="00B260F7" w:rsidP="005C5141"/>
    <w:p w14:paraId="3D92F411" w14:textId="49AA1721" w:rsidR="00B260F7" w:rsidRDefault="00B260F7" w:rsidP="005C5141"/>
    <w:p w14:paraId="1D46167F" w14:textId="24D9C0E2" w:rsidR="00B260F7" w:rsidRDefault="00B260F7" w:rsidP="005C5141"/>
    <w:p w14:paraId="50C96129" w14:textId="58A15189" w:rsidR="00B260F7" w:rsidRDefault="00B260F7" w:rsidP="005C5141"/>
    <w:p w14:paraId="3FC1E756" w14:textId="0CD49DAB" w:rsidR="00B260F7" w:rsidRDefault="00B260F7" w:rsidP="005C5141"/>
    <w:p w14:paraId="53B17147" w14:textId="5953878F" w:rsidR="00B260F7" w:rsidRDefault="00B260F7" w:rsidP="005C5141"/>
    <w:p w14:paraId="74845FD3" w14:textId="2E4B959A" w:rsidR="00B260F7" w:rsidRDefault="00B260F7" w:rsidP="005C5141"/>
    <w:p w14:paraId="56A7162D" w14:textId="77777777" w:rsidR="00B260F7" w:rsidRDefault="00B260F7" w:rsidP="005C5141"/>
    <w:p w14:paraId="7F299713" w14:textId="34DA6365" w:rsidR="00C8495E" w:rsidRDefault="00B260F7" w:rsidP="00B260F7">
      <w:pPr>
        <w:pStyle w:val="Heading2"/>
        <w:numPr>
          <w:ilvl w:val="1"/>
          <w:numId w:val="8"/>
        </w:numPr>
      </w:pPr>
      <w:bookmarkStart w:id="53" w:name="_Toc119074664"/>
      <w:r>
        <w:t>Playing different wave functions</w:t>
      </w:r>
      <w:bookmarkEnd w:id="53"/>
    </w:p>
    <w:p w14:paraId="793657FC" w14:textId="642409FB" w:rsidR="00B260F7" w:rsidRPr="00B260F7" w:rsidRDefault="00E73CB5" w:rsidP="00B260F7">
      <w:r>
        <w:t>Six</w:t>
      </w:r>
      <w:r w:rsidR="00120AE5">
        <w:t xml:space="preserve"> different wave formulas are implemented in this software</w:t>
      </w:r>
      <w:r w:rsidR="008C24BA">
        <w:t xml:space="preserve"> </w:t>
      </w:r>
      <w:r w:rsidR="008C24BA">
        <w:t>as shown on Figure 17.</w:t>
      </w:r>
      <w:r w:rsidR="00120AE5">
        <w:t xml:space="preserve"> User </w:t>
      </w:r>
      <w:r w:rsidR="00F007EA">
        <w:t>can select different wave</w:t>
      </w:r>
      <w:r>
        <w:t xml:space="preserve"> </w:t>
      </w:r>
      <w:r w:rsidR="00F007EA">
        <w:t>option</w:t>
      </w:r>
      <w:r>
        <w:t>s</w:t>
      </w:r>
      <w:r w:rsidR="00F007EA">
        <w:t xml:space="preserve"> from the dropdown menu in the game scene</w:t>
      </w:r>
      <w:r>
        <w:t xml:space="preserve"> to be played by the </w:t>
      </w:r>
      <w:proofErr w:type="spellStart"/>
      <w:proofErr w:type="gramStart"/>
      <w:r>
        <w:t>OnAudioFilterRead</w:t>
      </w:r>
      <w:proofErr w:type="spellEnd"/>
      <w:r>
        <w:t>(</w:t>
      </w:r>
      <w:proofErr w:type="gramEnd"/>
      <w:r>
        <w:t>) function.</w:t>
      </w:r>
    </w:p>
    <w:p w14:paraId="2CA43AAF" w14:textId="77777777" w:rsidR="00E73CB5" w:rsidRDefault="00E73CB5" w:rsidP="00E73CB5">
      <w:pPr>
        <w:keepNext/>
      </w:pPr>
      <w:r w:rsidRPr="00E73CB5">
        <w:rPr>
          <w:rFonts w:ascii="Cascadia Mono" w:hAnsi="Cascadia Mono" w:cs="Cascadia Mono"/>
          <w:noProof/>
          <w:color w:val="0000FF"/>
          <w:sz w:val="14"/>
          <w:szCs w:val="14"/>
        </w:rPr>
        <w:drawing>
          <wp:inline distT="0" distB="0" distL="0" distR="0" wp14:anchorId="6E5E4BA3" wp14:editId="03AAE636">
            <wp:extent cx="5731510" cy="4076065"/>
            <wp:effectExtent l="0" t="0" r="2540" b="635"/>
            <wp:docPr id="57" name="Picture 5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10;&#10;Description automatically generated"/>
                    <pic:cNvPicPr/>
                  </pic:nvPicPr>
                  <pic:blipFill>
                    <a:blip r:embed="rId34"/>
                    <a:stretch>
                      <a:fillRect/>
                    </a:stretch>
                  </pic:blipFill>
                  <pic:spPr>
                    <a:xfrm>
                      <a:off x="0" y="0"/>
                      <a:ext cx="5731510" cy="4076065"/>
                    </a:xfrm>
                    <a:prstGeom prst="rect">
                      <a:avLst/>
                    </a:prstGeom>
                  </pic:spPr>
                </pic:pic>
              </a:graphicData>
            </a:graphic>
          </wp:inline>
        </w:drawing>
      </w:r>
    </w:p>
    <w:p w14:paraId="0DDCF22B" w14:textId="54D91903" w:rsidR="001B05B8" w:rsidRDefault="00E73CB5" w:rsidP="00E73CB5">
      <w:pPr>
        <w:pStyle w:val="Caption"/>
        <w:rPr>
          <w:rFonts w:ascii="Cascadia Mono" w:hAnsi="Cascadia Mono" w:cs="Cascadia Mono"/>
          <w:noProof/>
          <w:color w:val="000000"/>
          <w:sz w:val="14"/>
          <w:szCs w:val="14"/>
        </w:rPr>
      </w:pPr>
      <w:bookmarkStart w:id="54" w:name="_Toc119074703"/>
      <w:r>
        <w:t xml:space="preserve">Figure </w:t>
      </w:r>
      <w:fldSimple w:instr=" SEQ Figure \* ARABIC ">
        <w:r w:rsidR="009E1F87">
          <w:rPr>
            <w:noProof/>
          </w:rPr>
          <w:t>17</w:t>
        </w:r>
      </w:fldSimple>
      <w:r>
        <w:t>. Selecting between 6 different wave functions</w:t>
      </w:r>
      <w:bookmarkEnd w:id="54"/>
      <w:r w:rsidR="00E50E9B">
        <w:t xml:space="preserve"> </w:t>
      </w:r>
    </w:p>
    <w:p w14:paraId="1049FFF0" w14:textId="01EC638C" w:rsidR="001B05B8" w:rsidRDefault="001B05B8" w:rsidP="00B260F7">
      <w:pPr>
        <w:rPr>
          <w:rFonts w:ascii="Cascadia Mono" w:hAnsi="Cascadia Mono" w:cs="Cascadia Mono"/>
          <w:color w:val="000000"/>
          <w:sz w:val="14"/>
          <w:szCs w:val="14"/>
        </w:rPr>
      </w:pPr>
    </w:p>
    <w:p w14:paraId="64B39EAA" w14:textId="59DAD16D" w:rsidR="001B05B8" w:rsidRDefault="001B05B8" w:rsidP="00B260F7">
      <w:pPr>
        <w:rPr>
          <w:rFonts w:ascii="Cascadia Mono" w:hAnsi="Cascadia Mono" w:cs="Cascadia Mono"/>
          <w:color w:val="000000"/>
          <w:sz w:val="14"/>
          <w:szCs w:val="14"/>
        </w:rPr>
      </w:pPr>
    </w:p>
    <w:p w14:paraId="3AA12222" w14:textId="52A73C88" w:rsidR="001B05B8" w:rsidRDefault="001B05B8" w:rsidP="00B260F7">
      <w:pPr>
        <w:rPr>
          <w:rFonts w:ascii="Cascadia Mono" w:hAnsi="Cascadia Mono" w:cs="Cascadia Mono"/>
          <w:color w:val="000000"/>
          <w:sz w:val="14"/>
          <w:szCs w:val="14"/>
        </w:rPr>
      </w:pPr>
    </w:p>
    <w:p w14:paraId="74CA0080" w14:textId="04821934" w:rsidR="001B05B8" w:rsidRDefault="001B05B8" w:rsidP="00B260F7">
      <w:pPr>
        <w:rPr>
          <w:rFonts w:ascii="Cascadia Mono" w:hAnsi="Cascadia Mono" w:cs="Cascadia Mono"/>
          <w:color w:val="000000"/>
          <w:sz w:val="14"/>
          <w:szCs w:val="14"/>
        </w:rPr>
      </w:pPr>
    </w:p>
    <w:p w14:paraId="0E0D862F" w14:textId="37E16595" w:rsidR="001B05B8" w:rsidRDefault="001B05B8" w:rsidP="00B260F7">
      <w:pPr>
        <w:rPr>
          <w:rFonts w:ascii="Cascadia Mono" w:hAnsi="Cascadia Mono" w:cs="Cascadia Mono"/>
          <w:color w:val="000000"/>
          <w:sz w:val="14"/>
          <w:szCs w:val="14"/>
        </w:rPr>
      </w:pPr>
    </w:p>
    <w:p w14:paraId="5D02DAEC" w14:textId="519568C0" w:rsidR="001B05B8" w:rsidRDefault="001B05B8" w:rsidP="00B260F7">
      <w:pPr>
        <w:rPr>
          <w:rFonts w:ascii="Cascadia Mono" w:hAnsi="Cascadia Mono" w:cs="Cascadia Mono"/>
          <w:color w:val="000000"/>
          <w:sz w:val="14"/>
          <w:szCs w:val="14"/>
        </w:rPr>
      </w:pPr>
    </w:p>
    <w:p w14:paraId="6BE05F7F" w14:textId="19BC6B7F" w:rsidR="001B05B8" w:rsidRDefault="001B05B8" w:rsidP="00B260F7">
      <w:pPr>
        <w:rPr>
          <w:rFonts w:ascii="Cascadia Mono" w:hAnsi="Cascadia Mono" w:cs="Cascadia Mono"/>
          <w:color w:val="000000"/>
          <w:sz w:val="14"/>
          <w:szCs w:val="14"/>
        </w:rPr>
      </w:pPr>
    </w:p>
    <w:p w14:paraId="6C74B163" w14:textId="53C62364" w:rsidR="001B05B8" w:rsidRDefault="001B05B8" w:rsidP="00B260F7">
      <w:pPr>
        <w:rPr>
          <w:rFonts w:ascii="Cascadia Mono" w:hAnsi="Cascadia Mono" w:cs="Cascadia Mono"/>
          <w:color w:val="000000"/>
          <w:sz w:val="14"/>
          <w:szCs w:val="14"/>
        </w:rPr>
      </w:pPr>
    </w:p>
    <w:p w14:paraId="73489A0D" w14:textId="434AE60D" w:rsidR="001B05B8" w:rsidRDefault="001B05B8" w:rsidP="00B260F7">
      <w:pPr>
        <w:rPr>
          <w:rFonts w:ascii="Cascadia Mono" w:hAnsi="Cascadia Mono" w:cs="Cascadia Mono"/>
          <w:color w:val="000000"/>
          <w:sz w:val="14"/>
          <w:szCs w:val="14"/>
        </w:rPr>
      </w:pPr>
    </w:p>
    <w:p w14:paraId="2B6847FB" w14:textId="5A9E380E" w:rsidR="001B05B8" w:rsidRDefault="001B05B8" w:rsidP="00B260F7">
      <w:pPr>
        <w:rPr>
          <w:rFonts w:ascii="Cascadia Mono" w:hAnsi="Cascadia Mono" w:cs="Cascadia Mono"/>
          <w:color w:val="000000"/>
          <w:sz w:val="14"/>
          <w:szCs w:val="14"/>
        </w:rPr>
      </w:pPr>
    </w:p>
    <w:p w14:paraId="02D9630E" w14:textId="77777777" w:rsidR="001B05B8" w:rsidRPr="007A22A3" w:rsidRDefault="001B05B8" w:rsidP="00B260F7">
      <w:pPr>
        <w:rPr>
          <w:sz w:val="16"/>
          <w:szCs w:val="16"/>
        </w:rPr>
      </w:pPr>
    </w:p>
    <w:p w14:paraId="42ABCBBD" w14:textId="560171AD" w:rsidR="00210456" w:rsidRDefault="007A22A3" w:rsidP="00210456">
      <w:pPr>
        <w:pStyle w:val="Heading2"/>
        <w:numPr>
          <w:ilvl w:val="1"/>
          <w:numId w:val="8"/>
        </w:numPr>
      </w:pPr>
      <w:bookmarkStart w:id="55" w:name="_Toc119074665"/>
      <w:r>
        <w:lastRenderedPageBreak/>
        <w:t>User Interface</w:t>
      </w:r>
      <w:bookmarkEnd w:id="55"/>
    </w:p>
    <w:p w14:paraId="7DDA6B06" w14:textId="7190365F" w:rsidR="007A22A3" w:rsidRDefault="007A22A3" w:rsidP="007A22A3">
      <w:r>
        <w:t xml:space="preserve">Up till now, all the features are inside the UnitySoundLeap.cs script which </w:t>
      </w:r>
      <w:r w:rsidR="00A42F7B">
        <w:t>manage</w:t>
      </w:r>
      <w:r>
        <w:t xml:space="preserve"> the leap motion input, computing frequencies and amplitude, and output the sound. Therefore, to avoid increasing the complexity of this script, another script called UIHand.cs is created. The aim of this script is to </w:t>
      </w:r>
      <w:r w:rsidR="00A42F7B">
        <w:t>manage</w:t>
      </w:r>
      <w:r>
        <w:t xml:space="preserve"> the user input and update the screen accordingly and</w:t>
      </w:r>
      <w:r w:rsidR="009E5D8E">
        <w:t xml:space="preserve"> passing new data to</w:t>
      </w:r>
      <w:r>
        <w:t xml:space="preserve"> the UnitySoundLeap.cs</w:t>
      </w:r>
      <w:r w:rsidR="008C24BA">
        <w:t xml:space="preserve">. </w:t>
      </w:r>
      <w:r w:rsidR="008C24BA">
        <w:t>The interaction between scripts can be illustrated in Figure 18.</w:t>
      </w:r>
    </w:p>
    <w:p w14:paraId="4FB7FD62" w14:textId="77777777" w:rsidR="00D10CAF" w:rsidRDefault="00D10CAF" w:rsidP="007A22A3"/>
    <w:p w14:paraId="61F33E9B" w14:textId="0AC2B5AF" w:rsidR="009E5D8E" w:rsidRPr="007A22A3" w:rsidRDefault="00A42F7B" w:rsidP="007A22A3">
      <w:r>
        <w:rPr>
          <w:noProof/>
        </w:rPr>
        <mc:AlternateContent>
          <mc:Choice Requires="wps">
            <w:drawing>
              <wp:anchor distT="0" distB="0" distL="114300" distR="114300" simplePos="0" relativeHeight="251703296" behindDoc="0" locked="0" layoutInCell="1" allowOverlap="1" wp14:anchorId="6AC0BA56" wp14:editId="0CD67AB3">
                <wp:simplePos x="0" y="0"/>
                <wp:positionH relativeFrom="column">
                  <wp:posOffset>389255</wp:posOffset>
                </wp:positionH>
                <wp:positionV relativeFrom="paragraph">
                  <wp:posOffset>875665</wp:posOffset>
                </wp:positionV>
                <wp:extent cx="4927600" cy="63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4927600" cy="635"/>
                        </a:xfrm>
                        <a:prstGeom prst="rect">
                          <a:avLst/>
                        </a:prstGeom>
                        <a:solidFill>
                          <a:prstClr val="white"/>
                        </a:solidFill>
                        <a:ln>
                          <a:noFill/>
                        </a:ln>
                      </wps:spPr>
                      <wps:txbx>
                        <w:txbxContent>
                          <w:p w14:paraId="3D2877B3" w14:textId="5D46F264" w:rsidR="00A42F7B" w:rsidRPr="003165C8" w:rsidRDefault="00A42F7B" w:rsidP="00A42F7B">
                            <w:pPr>
                              <w:pStyle w:val="Caption"/>
                              <w:rPr>
                                <w:noProof/>
                              </w:rPr>
                            </w:pPr>
                            <w:bookmarkStart w:id="56" w:name="_Toc119074704"/>
                            <w:r>
                              <w:t xml:space="preserve">Figure </w:t>
                            </w:r>
                            <w:fldSimple w:instr=" SEQ Figure \* ARABIC ">
                              <w:r w:rsidR="009E1F87">
                                <w:rPr>
                                  <w:noProof/>
                                </w:rPr>
                                <w:t>18</w:t>
                              </w:r>
                            </w:fldSimple>
                            <w:r>
                              <w:t>. Interaction between main script and user interfac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0BA56" id="Text Box 58" o:spid="_x0000_s1041" type="#_x0000_t202" style="position:absolute;margin-left:30.65pt;margin-top:68.95pt;width:388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" stroked="f">
                <v:textbox style="mso-fit-shape-to-text:t" inset="0,0,0,0">
                  <w:txbxContent>
                    <w:p w14:paraId="3D2877B3" w14:textId="5D46F264" w:rsidR="00A42F7B" w:rsidRPr="003165C8" w:rsidRDefault="00A42F7B" w:rsidP="00A42F7B">
                      <w:pPr>
                        <w:pStyle w:val="Caption"/>
                        <w:rPr>
                          <w:noProof/>
                        </w:rPr>
                      </w:pPr>
                      <w:bookmarkStart w:id="57" w:name="_Toc119074704"/>
                      <w:r>
                        <w:t xml:space="preserve">Figure </w:t>
                      </w:r>
                      <w:fldSimple w:instr=" SEQ Figure \* ARABIC ">
                        <w:r w:rsidR="009E1F87">
                          <w:rPr>
                            <w:noProof/>
                          </w:rPr>
                          <w:t>18</w:t>
                        </w:r>
                      </w:fldSimple>
                      <w:r>
                        <w:t>. Interaction between main script and user interface</w:t>
                      </w:r>
                      <w:bookmarkEnd w:id="57"/>
                    </w:p>
                  </w:txbxContent>
                </v:textbox>
              </v:shape>
            </w:pict>
          </mc:Fallback>
        </mc:AlternateContent>
      </w:r>
      <w:r w:rsidR="00DC77E3">
        <w:rPr>
          <w:noProof/>
        </w:rPr>
        <mc:AlternateContent>
          <mc:Choice Requires="wpg">
            <w:drawing>
              <wp:anchor distT="0" distB="0" distL="114300" distR="114300" simplePos="0" relativeHeight="251693056" behindDoc="0" locked="0" layoutInCell="1" allowOverlap="1" wp14:anchorId="2596037F" wp14:editId="7A9F4986">
                <wp:simplePos x="0" y="0"/>
                <wp:positionH relativeFrom="margin">
                  <wp:align>center</wp:align>
                </wp:positionH>
                <wp:positionV relativeFrom="paragraph">
                  <wp:posOffset>9525</wp:posOffset>
                </wp:positionV>
                <wp:extent cx="4928049" cy="809204"/>
                <wp:effectExtent l="0" t="0" r="25400" b="10160"/>
                <wp:wrapNone/>
                <wp:docPr id="38" name="Group 38"/>
                <wp:cNvGraphicFramePr/>
                <a:graphic xmlns:a="http://schemas.openxmlformats.org/drawingml/2006/main">
                  <a:graphicData uri="http://schemas.microsoft.com/office/word/2010/wordprocessingGroup">
                    <wpg:wgp>
                      <wpg:cNvGrpSpPr/>
                      <wpg:grpSpPr>
                        <a:xfrm>
                          <a:off x="0" y="0"/>
                          <a:ext cx="4928049" cy="809204"/>
                          <a:chOff x="0" y="0"/>
                          <a:chExt cx="4928049" cy="809204"/>
                        </a:xfrm>
                      </wpg:grpSpPr>
                      <wps:wsp>
                        <wps:cNvPr id="9" name="Rectangle 9"/>
                        <wps:cNvSpPr/>
                        <wps:spPr>
                          <a:xfrm>
                            <a:off x="2209126" y="226577"/>
                            <a:ext cx="1068149" cy="3149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A21796F" w14:textId="3BA30847" w:rsidR="00DC77E3" w:rsidRPr="00DC77E3" w:rsidRDefault="00DC77E3" w:rsidP="00DC77E3">
                              <w:pPr>
                                <w:jc w:val="center"/>
                                <w:rPr>
                                  <w:color w:val="000000" w:themeColor="text1"/>
                                </w:rPr>
                              </w:pPr>
                              <w:r>
                                <w:rPr>
                                  <w:color w:val="000000" w:themeColor="text1"/>
                                </w:rPr>
                                <w:t>UIHand</w:t>
                              </w:r>
                              <w:r w:rsidRPr="00DC77E3">
                                <w:rPr>
                                  <w:color w:val="000000" w:themeColor="text1"/>
                                </w:rPr>
                                <w:t>.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0" y="226577"/>
                            <a:ext cx="1448474" cy="3155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86E5D84" w14:textId="77777777" w:rsidR="00DC77E3" w:rsidRPr="00DC77E3" w:rsidRDefault="00DC77E3" w:rsidP="00DC77E3">
                              <w:pPr>
                                <w:jc w:val="center"/>
                                <w:rPr>
                                  <w:color w:val="000000" w:themeColor="text1"/>
                                </w:rPr>
                              </w:pPr>
                              <w:r w:rsidRPr="00DC77E3">
                                <w:rPr>
                                  <w:color w:val="000000" w:themeColor="text1"/>
                                </w:rPr>
                                <w:t>UnitySoundLeap.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224042" y="0"/>
                            <a:ext cx="704007" cy="80920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D829AE5" w14:textId="47CE9437" w:rsidR="00DC77E3" w:rsidRPr="00DC77E3" w:rsidRDefault="00DC77E3" w:rsidP="00DC77E3">
                              <w:pPr>
                                <w:jc w:val="center"/>
                                <w:rPr>
                                  <w:color w:val="000000" w:themeColor="text1"/>
                                </w:rPr>
                              </w:pPr>
                              <w:r>
                                <w:rPr>
                                  <w:color w:val="000000" w:themeColor="text1"/>
                                </w:rPr>
                                <w:t>User Inter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3283006" y="383697"/>
                            <a:ext cx="906308"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486574" y="383697"/>
                            <a:ext cx="70400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596037F" id="Group 38" o:spid="_x0000_s1042" style="position:absolute;margin-left:0;margin-top:.75pt;width:388.05pt;height:63.7pt;z-index:251693056;mso-position-horizontal:center;mso-position-horizontal-relative:margin" coordsize="49280,8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">
                <v:rect id="Rectangle 9" o:spid="_x0000_s1043" style="position:absolute;left:22091;top:2265;width:10681;height:3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" filled="f" strokecolor="#1f3763 [1604]" strokeweight="1pt">
                  <v:textbox>
                    <w:txbxContent>
                      <w:p w14:paraId="3A21796F" w14:textId="3BA30847" w:rsidR="00DC77E3" w:rsidRPr="00DC77E3" w:rsidRDefault="00DC77E3" w:rsidP="00DC77E3">
                        <w:pPr>
                          <w:jc w:val="center"/>
                          <w:rPr>
                            <w:color w:val="000000" w:themeColor="text1"/>
                          </w:rPr>
                        </w:pPr>
                        <w:r>
                          <w:rPr>
                            <w:color w:val="000000" w:themeColor="text1"/>
                          </w:rPr>
                          <w:t>UIHand</w:t>
                        </w:r>
                        <w:r w:rsidRPr="00DC77E3">
                          <w:rPr>
                            <w:color w:val="000000" w:themeColor="text1"/>
                          </w:rPr>
                          <w:t>.cs</w:t>
                        </w:r>
                      </w:p>
                    </w:txbxContent>
                  </v:textbox>
                </v:rect>
                <v:rect id="Rectangle 12" o:spid="_x0000_s1044" style="position:absolute;top:2265;width:14484;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" filled="f" strokecolor="#1f3763 [1604]" strokeweight="1pt">
                  <v:textbox>
                    <w:txbxContent>
                      <w:p w14:paraId="186E5D84" w14:textId="77777777" w:rsidR="00DC77E3" w:rsidRPr="00DC77E3" w:rsidRDefault="00DC77E3" w:rsidP="00DC77E3">
                        <w:pPr>
                          <w:jc w:val="center"/>
                          <w:rPr>
                            <w:color w:val="000000" w:themeColor="text1"/>
                          </w:rPr>
                        </w:pPr>
                        <w:r w:rsidRPr="00DC77E3">
                          <w:rPr>
                            <w:color w:val="000000" w:themeColor="text1"/>
                          </w:rPr>
                          <w:t>UnitySoundLeap.cs</w:t>
                        </w:r>
                      </w:p>
                    </w:txbxContent>
                  </v:textbox>
                </v:rect>
                <v:rect id="Rectangle 13" o:spid="_x0000_s1045" style="position:absolute;left:42240;width:7040;height:8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" filled="f" strokecolor="#1f3763 [1604]" strokeweight="1pt">
                  <v:textbox>
                    <w:txbxContent>
                      <w:p w14:paraId="5D829AE5" w14:textId="47CE9437" w:rsidR="00DC77E3" w:rsidRPr="00DC77E3" w:rsidRDefault="00DC77E3" w:rsidP="00DC77E3">
                        <w:pPr>
                          <w:jc w:val="center"/>
                          <w:rPr>
                            <w:color w:val="000000" w:themeColor="text1"/>
                          </w:rPr>
                        </w:pPr>
                        <w:r>
                          <w:rPr>
                            <w:color w:val="000000" w:themeColor="text1"/>
                          </w:rPr>
                          <w:t>User Interface</w:t>
                        </w:r>
                      </w:p>
                    </w:txbxContent>
                  </v:textbox>
                </v:rect>
                <v:shapetype id="_x0000_t32" coordsize="21600,21600" o:spt="32" o:oned="t" path="m,l21600,21600e" filled="f">
                  <v:path arrowok="t" fillok="f" o:connecttype="none"/>
                  <o:lock v:ext="edit" shapetype="t"/>
                </v:shapetype>
                <v:shape id="Straight Arrow Connector 24" o:spid="_x0000_s1046" type="#_x0000_t32" style="position:absolute;left:32830;top:3836;width:90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" strokecolor="#4472c4 [3204]" strokeweight=".5pt">
                  <v:stroke startarrow="block" endarrow="block" joinstyle="miter"/>
                </v:shape>
                <v:shape id="Straight Arrow Connector 37" o:spid="_x0000_s1047" type="#_x0000_t32" style="position:absolute;left:14865;top:3836;width:704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" strokecolor="#4472c4 [3204]" strokeweight=".5pt">
                  <v:stroke endarrow="block" joinstyle="miter"/>
                </v:shape>
                <w10:wrap anchorx="margin"/>
              </v:group>
            </w:pict>
          </mc:Fallback>
        </mc:AlternateContent>
      </w:r>
    </w:p>
    <w:p w14:paraId="487E4E49" w14:textId="05BFB386" w:rsidR="00E27035" w:rsidRDefault="00DC77E3" w:rsidP="00DC77E3">
      <w:pPr>
        <w:tabs>
          <w:tab w:val="left" w:pos="2064"/>
          <w:tab w:val="left" w:pos="3785"/>
        </w:tabs>
      </w:pPr>
      <w:r>
        <w:tab/>
      </w:r>
      <w:r>
        <w:tab/>
      </w:r>
    </w:p>
    <w:p w14:paraId="7B8D48C4" w14:textId="68B9CE20" w:rsidR="00D10CAF" w:rsidRDefault="00D10CAF" w:rsidP="005C5141"/>
    <w:p w14:paraId="310F8725" w14:textId="653CE9E3" w:rsidR="00D10CAF" w:rsidRDefault="00D10CAF" w:rsidP="005C5141"/>
    <w:p w14:paraId="2C5C5BA0" w14:textId="0FE7F04D" w:rsidR="001B05B8" w:rsidRDefault="00D10CAF" w:rsidP="005C5141">
      <w:r>
        <w:t xml:space="preserve">The user interface or this software is </w:t>
      </w:r>
      <w:r w:rsidR="001B05B8">
        <w:t xml:space="preserve">shown </w:t>
      </w:r>
      <w:r w:rsidR="008C24BA">
        <w:t>in Figure 19</w:t>
      </w:r>
      <w:r w:rsidR="001B05B8">
        <w:t xml:space="preserve">. </w:t>
      </w:r>
      <w:r w:rsidR="00A2220E">
        <w:t>Users</w:t>
      </w:r>
      <w:r w:rsidR="001B05B8">
        <w:t xml:space="preserve"> </w:t>
      </w:r>
      <w:r w:rsidR="00571095">
        <w:t>can</w:t>
      </w:r>
      <w:r w:rsidR="001B05B8">
        <w:t>:</w:t>
      </w:r>
    </w:p>
    <w:p w14:paraId="6CE594AF" w14:textId="7633E264" w:rsidR="00D10CAF" w:rsidRDefault="001B05B8" w:rsidP="001B05B8">
      <w:pPr>
        <w:pStyle w:val="ListParagraph"/>
        <w:numPr>
          <w:ilvl w:val="0"/>
          <w:numId w:val="23"/>
        </w:numPr>
      </w:pPr>
      <w:r>
        <w:t xml:space="preserve">Select a range of octave from 1 to 3. </w:t>
      </w:r>
    </w:p>
    <w:p w14:paraId="3F811076" w14:textId="46D0E265" w:rsidR="001B05B8" w:rsidRDefault="001B05B8" w:rsidP="001B05B8">
      <w:pPr>
        <w:pStyle w:val="ListParagraph"/>
        <w:numPr>
          <w:ilvl w:val="0"/>
          <w:numId w:val="23"/>
        </w:numPr>
      </w:pPr>
      <w:r>
        <w:t>Toggle between fixed and continuous frequency.</w:t>
      </w:r>
    </w:p>
    <w:p w14:paraId="33FA2B54" w14:textId="568A16D4" w:rsidR="001B05B8" w:rsidRDefault="001B05B8" w:rsidP="001B05B8">
      <w:pPr>
        <w:pStyle w:val="ListParagraph"/>
        <w:numPr>
          <w:ilvl w:val="0"/>
          <w:numId w:val="23"/>
        </w:numPr>
      </w:pPr>
      <w:r>
        <w:t>Toggle the display of keyboard guide and alphabet notes guide.</w:t>
      </w:r>
    </w:p>
    <w:p w14:paraId="156E4D71" w14:textId="67C32D11" w:rsidR="001B05B8" w:rsidRDefault="001B05B8" w:rsidP="001B05B8">
      <w:pPr>
        <w:pStyle w:val="ListParagraph"/>
        <w:numPr>
          <w:ilvl w:val="0"/>
          <w:numId w:val="23"/>
        </w:numPr>
      </w:pPr>
      <w:r>
        <w:t>Select from a variety of wave function.</w:t>
      </w:r>
    </w:p>
    <w:p w14:paraId="14AA85A5" w14:textId="5DC7BC89" w:rsidR="001B05B8" w:rsidRDefault="001B05B8" w:rsidP="001B05B8">
      <w:pPr>
        <w:pStyle w:val="ListParagraph"/>
        <w:numPr>
          <w:ilvl w:val="0"/>
          <w:numId w:val="23"/>
        </w:numPr>
      </w:pPr>
      <w:r>
        <w:t>Close and open setting menu.</w:t>
      </w:r>
    </w:p>
    <w:p w14:paraId="5298BC25" w14:textId="77777777" w:rsidR="001B05B8" w:rsidRDefault="001B05B8" w:rsidP="001B05B8">
      <w:pPr>
        <w:pStyle w:val="ListParagraph"/>
      </w:pPr>
    </w:p>
    <w:p w14:paraId="13D31DED" w14:textId="77777777" w:rsidR="00CB42E7" w:rsidRDefault="001B05B8" w:rsidP="00CB42E7">
      <w:pPr>
        <w:keepNext/>
      </w:pPr>
      <w:r w:rsidRPr="001B05B8">
        <w:rPr>
          <w:noProof/>
        </w:rPr>
        <w:drawing>
          <wp:inline distT="0" distB="0" distL="0" distR="0" wp14:anchorId="240D2256" wp14:editId="05486846">
            <wp:extent cx="5731510" cy="3148965"/>
            <wp:effectExtent l="0" t="0" r="2540" b="0"/>
            <wp:docPr id="41" name="Picture 4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10;&#10;Description automatically generated with medium confidence"/>
                    <pic:cNvPicPr/>
                  </pic:nvPicPr>
                  <pic:blipFill>
                    <a:blip r:embed="rId35"/>
                    <a:stretch>
                      <a:fillRect/>
                    </a:stretch>
                  </pic:blipFill>
                  <pic:spPr>
                    <a:xfrm>
                      <a:off x="0" y="0"/>
                      <a:ext cx="5731510" cy="3148965"/>
                    </a:xfrm>
                    <a:prstGeom prst="rect">
                      <a:avLst/>
                    </a:prstGeom>
                  </pic:spPr>
                </pic:pic>
              </a:graphicData>
            </a:graphic>
          </wp:inline>
        </w:drawing>
      </w:r>
    </w:p>
    <w:p w14:paraId="2A6A5CA1" w14:textId="37B3D615" w:rsidR="00210456" w:rsidRPr="00210456" w:rsidRDefault="00CB42E7" w:rsidP="00CB42E7">
      <w:pPr>
        <w:pStyle w:val="Caption"/>
      </w:pPr>
      <w:bookmarkStart w:id="58" w:name="_Toc119074705"/>
      <w:r>
        <w:t xml:space="preserve">Figure </w:t>
      </w:r>
      <w:fldSimple w:instr=" SEQ Figure \* ARABIC ">
        <w:r w:rsidR="009E1F87">
          <w:rPr>
            <w:noProof/>
          </w:rPr>
          <w:t>19</w:t>
        </w:r>
      </w:fldSimple>
      <w:r>
        <w:t>. Overall Software's User Interface</w:t>
      </w:r>
      <w:bookmarkEnd w:id="58"/>
    </w:p>
    <w:p w14:paraId="71FB8E09" w14:textId="2C2BA9E9" w:rsidR="00210456" w:rsidRDefault="00210456" w:rsidP="00827B5E">
      <w:pPr>
        <w:pStyle w:val="Heading2"/>
        <w:numPr>
          <w:ilvl w:val="1"/>
          <w:numId w:val="23"/>
        </w:numPr>
      </w:pPr>
      <w:bookmarkStart w:id="59" w:name="_Toc119074666"/>
      <w:proofErr w:type="spellStart"/>
      <w:r>
        <w:lastRenderedPageBreak/>
        <w:t>Csound</w:t>
      </w:r>
      <w:proofErr w:type="spellEnd"/>
      <w:r>
        <w:t xml:space="preserve"> Implementation</w:t>
      </w:r>
      <w:bookmarkEnd w:id="59"/>
      <w:r>
        <w:t xml:space="preserve"> </w:t>
      </w:r>
    </w:p>
    <w:p w14:paraId="209CA396" w14:textId="77777777" w:rsidR="008C24BA" w:rsidRDefault="00827B5E" w:rsidP="008C24BA">
      <w:r>
        <w:t xml:space="preserve">The </w:t>
      </w:r>
      <w:proofErr w:type="spellStart"/>
      <w:r>
        <w:t>Csound</w:t>
      </w:r>
      <w:proofErr w:type="spellEnd"/>
      <w:r>
        <w:t xml:space="preserve"> library is explored to have access to a much more variety of instrument</w:t>
      </w:r>
      <w:r w:rsidR="00577397">
        <w:t>al</w:t>
      </w:r>
      <w:r>
        <w:t xml:space="preserve"> sound. Instead of using the </w:t>
      </w:r>
      <w:proofErr w:type="spellStart"/>
      <w:r w:rsidR="00EF3B1B">
        <w:t>OnAudioFilterRead</w:t>
      </w:r>
      <w:proofErr w:type="spellEnd"/>
      <w:r w:rsidR="00EF3B1B">
        <w:t xml:space="preserve"> (</w:t>
      </w:r>
      <w:r>
        <w:t xml:space="preserve">) function to create sound, the </w:t>
      </w:r>
      <w:proofErr w:type="spellStart"/>
      <w:r>
        <w:t>csd</w:t>
      </w:r>
      <w:proofErr w:type="spellEnd"/>
      <w:r>
        <w:t xml:space="preserve"> file is responsible for creating sound. A </w:t>
      </w:r>
      <w:proofErr w:type="spellStart"/>
      <w:r>
        <w:t>LibrarySound.cs</w:t>
      </w:r>
      <w:proofErr w:type="spellEnd"/>
      <w:r>
        <w:t xml:space="preserve"> script is created to </w:t>
      </w:r>
      <w:r w:rsidR="00577397">
        <w:t>manage</w:t>
      </w:r>
      <w:r>
        <w:t xml:space="preserve"> everything that </w:t>
      </w:r>
      <w:r w:rsidR="00CF56AC">
        <w:t xml:space="preserve">is </w:t>
      </w:r>
      <w:r>
        <w:t xml:space="preserve">related to using </w:t>
      </w:r>
      <w:proofErr w:type="spellStart"/>
      <w:r>
        <w:t>Csound</w:t>
      </w:r>
      <w:proofErr w:type="spellEnd"/>
      <w:r>
        <w:t xml:space="preserve"> library.</w:t>
      </w:r>
      <w:r w:rsidR="00B20718">
        <w:t xml:space="preserve"> </w:t>
      </w:r>
      <w:r>
        <w:t>The main script UnitySoundLeap.cs will pass the</w:t>
      </w:r>
      <w:r w:rsidR="00CF56AC">
        <w:t xml:space="preserve"> </w:t>
      </w:r>
      <w:r>
        <w:t xml:space="preserve">frequency and amplitude data to the </w:t>
      </w:r>
      <w:proofErr w:type="spellStart"/>
      <w:r>
        <w:t>LibrarySound.cs</w:t>
      </w:r>
      <w:proofErr w:type="spellEnd"/>
      <w:r>
        <w:t xml:space="preserve"> </w:t>
      </w:r>
      <w:r w:rsidR="001B0F98">
        <w:t xml:space="preserve">during runtime </w:t>
      </w:r>
      <w:r>
        <w:t xml:space="preserve">for updating the </w:t>
      </w:r>
      <w:proofErr w:type="spellStart"/>
      <w:r>
        <w:t>csd</w:t>
      </w:r>
      <w:proofErr w:type="spellEnd"/>
      <w:r>
        <w:t xml:space="preserve"> file</w:t>
      </w:r>
      <w:r w:rsidR="00CF56AC">
        <w:t xml:space="preserve"> from </w:t>
      </w:r>
      <w:proofErr w:type="spellStart"/>
      <w:r w:rsidR="00CF56AC">
        <w:t>CSoundUnity.cs</w:t>
      </w:r>
      <w:proofErr w:type="spellEnd"/>
      <w:r>
        <w:t xml:space="preserve">. </w:t>
      </w:r>
      <w:r w:rsidR="008C24BA">
        <w:t>The data flow can be illustrated in Figure 20.</w:t>
      </w:r>
    </w:p>
    <w:p w14:paraId="3D7D7674" w14:textId="343C8663" w:rsidR="00CF56AC" w:rsidRDefault="00CF56AC" w:rsidP="00827B5E">
      <w:r>
        <w:rPr>
          <w:noProof/>
        </w:rPr>
        <mc:AlternateContent>
          <mc:Choice Requires="wpg">
            <w:drawing>
              <wp:anchor distT="0" distB="0" distL="114300" distR="114300" simplePos="0" relativeHeight="251699200" behindDoc="0" locked="0" layoutInCell="1" allowOverlap="1" wp14:anchorId="3C46235D" wp14:editId="7CB6279F">
                <wp:simplePos x="0" y="0"/>
                <wp:positionH relativeFrom="margin">
                  <wp:posOffset>-68366</wp:posOffset>
                </wp:positionH>
                <wp:positionV relativeFrom="paragraph">
                  <wp:posOffset>165367</wp:posOffset>
                </wp:positionV>
                <wp:extent cx="5603531" cy="314960"/>
                <wp:effectExtent l="0" t="0" r="16510" b="27940"/>
                <wp:wrapNone/>
                <wp:docPr id="39" name="Group 39"/>
                <wp:cNvGraphicFramePr/>
                <a:graphic xmlns:a="http://schemas.openxmlformats.org/drawingml/2006/main">
                  <a:graphicData uri="http://schemas.microsoft.com/office/word/2010/wordprocessingGroup">
                    <wpg:wgp>
                      <wpg:cNvGrpSpPr/>
                      <wpg:grpSpPr>
                        <a:xfrm>
                          <a:off x="0" y="0"/>
                          <a:ext cx="5603531" cy="314960"/>
                          <a:chOff x="0" y="226577"/>
                          <a:chExt cx="5046111" cy="315590"/>
                        </a:xfrm>
                      </wpg:grpSpPr>
                      <wps:wsp>
                        <wps:cNvPr id="40" name="Rectangle 40"/>
                        <wps:cNvSpPr/>
                        <wps:spPr>
                          <a:xfrm>
                            <a:off x="2148485" y="226577"/>
                            <a:ext cx="1128791" cy="3149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EFF87C" w14:textId="7CEA5151" w:rsidR="00CF56AC" w:rsidRPr="00DC77E3" w:rsidRDefault="00CF56AC" w:rsidP="00CF56AC">
                              <w:pPr>
                                <w:jc w:val="center"/>
                                <w:rPr>
                                  <w:color w:val="000000" w:themeColor="text1"/>
                                </w:rPr>
                              </w:pPr>
                              <w:r>
                                <w:rPr>
                                  <w:color w:val="000000" w:themeColor="text1"/>
                                </w:rPr>
                                <w:t>LibrarySound</w:t>
                              </w:r>
                              <w:r w:rsidRPr="00DC77E3">
                                <w:rPr>
                                  <w:color w:val="000000" w:themeColor="text1"/>
                                </w:rPr>
                                <w:t>.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226577"/>
                            <a:ext cx="1448474" cy="3155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91C62D8" w14:textId="77777777" w:rsidR="00CF56AC" w:rsidRPr="00DC77E3" w:rsidRDefault="00CF56AC" w:rsidP="00CF56AC">
                              <w:pPr>
                                <w:jc w:val="center"/>
                                <w:rPr>
                                  <w:color w:val="000000" w:themeColor="text1"/>
                                </w:rPr>
                              </w:pPr>
                              <w:r w:rsidRPr="00DC77E3">
                                <w:rPr>
                                  <w:color w:val="000000" w:themeColor="text1"/>
                                </w:rPr>
                                <w:t>UnitySoundLeap.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3998204" y="236096"/>
                            <a:ext cx="1047907" cy="25356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CE016C5" w14:textId="44ECCC93" w:rsidR="00CF56AC" w:rsidRPr="00DC77E3" w:rsidRDefault="00CF56AC" w:rsidP="00CF56AC">
                              <w:pPr>
                                <w:rPr>
                                  <w:color w:val="000000" w:themeColor="text1"/>
                                </w:rPr>
                              </w:pPr>
                              <w:r>
                                <w:rPr>
                                  <w:color w:val="000000" w:themeColor="text1"/>
                                </w:rPr>
                                <w:t>CSoundUn</w:t>
                              </w:r>
                              <w:r w:rsidR="00CB42E7">
                                <w:rPr>
                                  <w:color w:val="000000" w:themeColor="text1"/>
                                </w:rPr>
                                <w:t>it</w:t>
                              </w:r>
                              <w:r>
                                <w:rPr>
                                  <w:color w:val="000000" w:themeColor="text1"/>
                                </w:rPr>
                                <w:t>y.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a:stCxn id="42" idx="3"/>
                          <a:endCxn id="40" idx="1"/>
                        </wps:cNvCnPr>
                        <wps:spPr>
                          <a:xfrm flipV="1">
                            <a:off x="1448404" y="384058"/>
                            <a:ext cx="699978" cy="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C46235D" id="Group 39" o:spid="_x0000_s1048" style="position:absolute;margin-left:-5.4pt;margin-top:13pt;width:441.2pt;height:24.8pt;z-index:251699200;mso-position-horizontal-relative:margin;mso-width-relative:margin;mso-height-relative:margin" coordorigin=",2265" coordsize="50461,31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">
                <v:rect id="Rectangle 40" o:spid="_x0000_s1049" style="position:absolute;left:21484;top:2265;width:11288;height:3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textbox>
                    <w:txbxContent>
                      <w:p w14:paraId="08EFF87C" w14:textId="7CEA5151" w:rsidR="00CF56AC" w:rsidRPr="00DC77E3" w:rsidRDefault="00CF56AC" w:rsidP="00CF56AC">
                        <w:pPr>
                          <w:jc w:val="center"/>
                          <w:rPr>
                            <w:color w:val="000000" w:themeColor="text1"/>
                          </w:rPr>
                        </w:pPr>
                        <w:r>
                          <w:rPr>
                            <w:color w:val="000000" w:themeColor="text1"/>
                          </w:rPr>
                          <w:t>LibrarySound</w:t>
                        </w:r>
                        <w:r w:rsidRPr="00DC77E3">
                          <w:rPr>
                            <w:color w:val="000000" w:themeColor="text1"/>
                          </w:rPr>
                          <w:t>.cs</w:t>
                        </w:r>
                      </w:p>
                    </w:txbxContent>
                  </v:textbox>
                </v:rect>
                <v:rect id="Rectangle 42" o:spid="_x0000_s1050" style="position:absolute;top:2265;width:14484;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" filled="f" strokecolor="#1f3763 [1604]" strokeweight="1pt">
                  <v:textbox>
                    <w:txbxContent>
                      <w:p w14:paraId="791C62D8" w14:textId="77777777" w:rsidR="00CF56AC" w:rsidRPr="00DC77E3" w:rsidRDefault="00CF56AC" w:rsidP="00CF56AC">
                        <w:pPr>
                          <w:jc w:val="center"/>
                          <w:rPr>
                            <w:color w:val="000000" w:themeColor="text1"/>
                          </w:rPr>
                        </w:pPr>
                        <w:r w:rsidRPr="00DC77E3">
                          <w:rPr>
                            <w:color w:val="000000" w:themeColor="text1"/>
                          </w:rPr>
                          <w:t>UnitySoundLeap.cs</w:t>
                        </w:r>
                      </w:p>
                    </w:txbxContent>
                  </v:textbox>
                </v:rect>
                <v:rect id="Rectangle 44" o:spid="_x0000_s1051" style="position:absolute;left:39982;top:2360;width:10479;height:25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" filled="f" strokecolor="#1f3763 [1604]" strokeweight="1pt">
                  <v:textbox>
                    <w:txbxContent>
                      <w:p w14:paraId="5CE016C5" w14:textId="44ECCC93" w:rsidR="00CF56AC" w:rsidRPr="00DC77E3" w:rsidRDefault="00CF56AC" w:rsidP="00CF56AC">
                        <w:pPr>
                          <w:rPr>
                            <w:color w:val="000000" w:themeColor="text1"/>
                          </w:rPr>
                        </w:pPr>
                        <w:r>
                          <w:rPr>
                            <w:color w:val="000000" w:themeColor="text1"/>
                          </w:rPr>
                          <w:t>CSoundUn</w:t>
                        </w:r>
                        <w:r w:rsidR="00CB42E7">
                          <w:rPr>
                            <w:color w:val="000000" w:themeColor="text1"/>
                          </w:rPr>
                          <w:t>it</w:t>
                        </w:r>
                        <w:r>
                          <w:rPr>
                            <w:color w:val="000000" w:themeColor="text1"/>
                          </w:rPr>
                          <w:t>y.cs</w:t>
                        </w:r>
                      </w:p>
                    </w:txbxContent>
                  </v:textbox>
                </v:rect>
                <v:shape id="Straight Arrow Connector 46" o:spid="_x0000_s1052" type="#_x0000_t32" style="position:absolute;left:14484;top:3840;width:6999;height: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" strokecolor="#4472c4 [3204]" strokeweight=".5pt">
                  <v:stroke endarrow="block" joinstyle="miter"/>
                </v:shape>
                <w10:wrap anchorx="margin"/>
              </v:group>
            </w:pict>
          </mc:Fallback>
        </mc:AlternateContent>
      </w:r>
      <w:r>
        <w:rPr>
          <w:noProof/>
        </w:rPr>
        <mc:AlternateContent>
          <mc:Choice Requires="wps">
            <w:drawing>
              <wp:anchor distT="0" distB="0" distL="114300" distR="114300" simplePos="0" relativeHeight="251701248" behindDoc="0" locked="0" layoutInCell="1" allowOverlap="1" wp14:anchorId="337BD8DC" wp14:editId="5CB4263A">
                <wp:simplePos x="0" y="0"/>
                <wp:positionH relativeFrom="column">
                  <wp:posOffset>3600450</wp:posOffset>
                </wp:positionH>
                <wp:positionV relativeFrom="paragraph">
                  <wp:posOffset>311957</wp:posOffset>
                </wp:positionV>
                <wp:extent cx="777320" cy="314"/>
                <wp:effectExtent l="0" t="76200" r="22860" b="95250"/>
                <wp:wrapNone/>
                <wp:docPr id="48" name="Straight Arrow Connector 48"/>
                <wp:cNvGraphicFramePr/>
                <a:graphic xmlns:a="http://schemas.openxmlformats.org/drawingml/2006/main">
                  <a:graphicData uri="http://schemas.microsoft.com/office/word/2010/wordprocessingShape">
                    <wps:wsp>
                      <wps:cNvCnPr/>
                      <wps:spPr>
                        <a:xfrm flipV="1">
                          <a:off x="0" y="0"/>
                          <a:ext cx="777320" cy="3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7050E" id="Straight Arrow Connector 48" o:spid="_x0000_s1026" type="#_x0000_t32" style="position:absolute;margin-left:283.5pt;margin-top:24.55pt;width:61.2pt;height:0;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" strokecolor="#4472c4 [3204]" strokeweight=".5pt">
                <v:stroke endarrow="block" joinstyle="miter"/>
              </v:shape>
            </w:pict>
          </mc:Fallback>
        </mc:AlternateContent>
      </w:r>
    </w:p>
    <w:p w14:paraId="06CD90A3" w14:textId="5DBF8F7F" w:rsidR="00CF56AC" w:rsidRDefault="00CB42E7" w:rsidP="00CF56AC">
      <w:pPr>
        <w:tabs>
          <w:tab w:val="left" w:pos="6574"/>
        </w:tabs>
      </w:pPr>
      <w:r>
        <w:rPr>
          <w:noProof/>
        </w:rPr>
        <mc:AlternateContent>
          <mc:Choice Requires="wps">
            <w:drawing>
              <wp:anchor distT="0" distB="0" distL="114300" distR="114300" simplePos="0" relativeHeight="251705344" behindDoc="0" locked="0" layoutInCell="1" allowOverlap="1" wp14:anchorId="14EC19EA" wp14:editId="18F0F174">
                <wp:simplePos x="0" y="0"/>
                <wp:positionH relativeFrom="margin">
                  <wp:align>left</wp:align>
                </wp:positionH>
                <wp:positionV relativeFrom="paragraph">
                  <wp:posOffset>326564</wp:posOffset>
                </wp:positionV>
                <wp:extent cx="5603240" cy="635"/>
                <wp:effectExtent l="0" t="0" r="0" b="8255"/>
                <wp:wrapNone/>
                <wp:docPr id="59" name="Text Box 59"/>
                <wp:cNvGraphicFramePr/>
                <a:graphic xmlns:a="http://schemas.openxmlformats.org/drawingml/2006/main">
                  <a:graphicData uri="http://schemas.microsoft.com/office/word/2010/wordprocessingShape">
                    <wps:wsp>
                      <wps:cNvSpPr txBox="1"/>
                      <wps:spPr>
                        <a:xfrm>
                          <a:off x="0" y="0"/>
                          <a:ext cx="5603240" cy="635"/>
                        </a:xfrm>
                        <a:prstGeom prst="rect">
                          <a:avLst/>
                        </a:prstGeom>
                        <a:solidFill>
                          <a:prstClr val="white"/>
                        </a:solidFill>
                        <a:ln>
                          <a:noFill/>
                        </a:ln>
                      </wps:spPr>
                      <wps:txbx>
                        <w:txbxContent>
                          <w:p w14:paraId="00886811" w14:textId="503E4A85" w:rsidR="00CB42E7" w:rsidRPr="00714F7E" w:rsidRDefault="00CB42E7" w:rsidP="00CB42E7">
                            <w:pPr>
                              <w:pStyle w:val="Caption"/>
                              <w:rPr>
                                <w:noProof/>
                              </w:rPr>
                            </w:pPr>
                            <w:bookmarkStart w:id="60" w:name="_Toc119074706"/>
                            <w:r>
                              <w:t xml:space="preserve">Figure </w:t>
                            </w:r>
                            <w:fldSimple w:instr=" SEQ Figure \* ARABIC ">
                              <w:r w:rsidR="009E1F87">
                                <w:rPr>
                                  <w:noProof/>
                                </w:rPr>
                                <w:t>20</w:t>
                              </w:r>
                            </w:fldSimple>
                            <w:r>
                              <w:t xml:space="preserve">. Interaction between main game unity script and </w:t>
                            </w:r>
                            <w:proofErr w:type="spellStart"/>
                            <w:r>
                              <w:t>CsoundUnity</w:t>
                            </w:r>
                            <w:proofErr w:type="spellEnd"/>
                            <w:r>
                              <w:t xml:space="preserve"> scrip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EC19EA" id="Text Box 59" o:spid="_x0000_s1053" type="#_x0000_t202" style="position:absolute;margin-left:0;margin-top:25.7pt;width:441.2pt;height:.05pt;z-index:2517053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" stroked="f">
                <v:textbox style="mso-fit-shape-to-text:t" inset="0,0,0,0">
                  <w:txbxContent>
                    <w:p w14:paraId="00886811" w14:textId="503E4A85" w:rsidR="00CB42E7" w:rsidRPr="00714F7E" w:rsidRDefault="00CB42E7" w:rsidP="00CB42E7">
                      <w:pPr>
                        <w:pStyle w:val="Caption"/>
                        <w:rPr>
                          <w:noProof/>
                        </w:rPr>
                      </w:pPr>
                      <w:bookmarkStart w:id="61" w:name="_Toc119074706"/>
                      <w:r>
                        <w:t xml:space="preserve">Figure </w:t>
                      </w:r>
                      <w:fldSimple w:instr=" SEQ Figure \* ARABIC ">
                        <w:r w:rsidR="009E1F87">
                          <w:rPr>
                            <w:noProof/>
                          </w:rPr>
                          <w:t>20</w:t>
                        </w:r>
                      </w:fldSimple>
                      <w:r>
                        <w:t xml:space="preserve">. Interaction between main game unity script and </w:t>
                      </w:r>
                      <w:proofErr w:type="spellStart"/>
                      <w:r>
                        <w:t>CsoundUnity</w:t>
                      </w:r>
                      <w:proofErr w:type="spellEnd"/>
                      <w:r>
                        <w:t xml:space="preserve"> script</w:t>
                      </w:r>
                      <w:bookmarkEnd w:id="61"/>
                    </w:p>
                  </w:txbxContent>
                </v:textbox>
                <w10:wrap anchorx="margin"/>
              </v:shape>
            </w:pict>
          </mc:Fallback>
        </mc:AlternateContent>
      </w:r>
      <w:r w:rsidR="00CF56AC">
        <w:tab/>
      </w:r>
    </w:p>
    <w:p w14:paraId="437D1C63" w14:textId="7A7E6963" w:rsidR="00CF56AC" w:rsidRPr="00827B5E" w:rsidRDefault="00CF56AC" w:rsidP="00827B5E"/>
    <w:p w14:paraId="2C804362" w14:textId="40638063" w:rsidR="007F6697" w:rsidRDefault="00210456" w:rsidP="00210456">
      <w:pPr>
        <w:pStyle w:val="Heading3"/>
      </w:pPr>
      <w:bookmarkStart w:id="62" w:name="_Toc119074667"/>
      <w:r>
        <w:t xml:space="preserve">5.5.1. </w:t>
      </w:r>
      <w:r w:rsidR="007F6697">
        <w:t>Basic Oscillation</w:t>
      </w:r>
      <w:bookmarkEnd w:id="62"/>
    </w:p>
    <w:p w14:paraId="44412BFC" w14:textId="392E4C12" w:rsidR="007F6697" w:rsidRPr="007F6697" w:rsidRDefault="007F6697" w:rsidP="007F6697">
      <w:r>
        <w:t xml:space="preserve">A </w:t>
      </w:r>
      <w:r w:rsidR="00CF56AC">
        <w:t xml:space="preserve">basic </w:t>
      </w:r>
      <w:r>
        <w:t>instrument that output a sine wave function is defined in the .</w:t>
      </w:r>
      <w:proofErr w:type="spellStart"/>
      <w:r>
        <w:t>csd</w:t>
      </w:r>
      <w:proofErr w:type="spellEnd"/>
      <w:r>
        <w:t xml:space="preserve"> file </w:t>
      </w:r>
      <w:r w:rsidR="00E40E62">
        <w:t>shown in</w:t>
      </w:r>
      <w:r>
        <w:t xml:space="preserve"> </w:t>
      </w:r>
      <w:r w:rsidR="00EF3B1B">
        <w:t xml:space="preserve">figure </w:t>
      </w:r>
      <w:r w:rsidR="008C24BA">
        <w:t>21</w:t>
      </w:r>
      <w:r w:rsidR="00E40E62">
        <w:t xml:space="preserve">. </w:t>
      </w:r>
    </w:p>
    <w:p w14:paraId="4E548084" w14:textId="77777777" w:rsidR="002724AE" w:rsidRDefault="007F6697" w:rsidP="002724AE">
      <w:pPr>
        <w:keepNext/>
        <w:jc w:val="center"/>
      </w:pPr>
      <w:r w:rsidRPr="007F6697">
        <w:rPr>
          <w:noProof/>
        </w:rPr>
        <w:drawing>
          <wp:inline distT="0" distB="0" distL="0" distR="0" wp14:anchorId="449A2BBD" wp14:editId="6E418E43">
            <wp:extent cx="2895600" cy="2578322"/>
            <wp:effectExtent l="0" t="0" r="0" b="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6">
                      <a:clrChange>
                        <a:clrFrom>
                          <a:srgbClr val="F9F9F9"/>
                        </a:clrFrom>
                        <a:clrTo>
                          <a:srgbClr val="F9F9F9">
                            <a:alpha val="0"/>
                          </a:srgbClr>
                        </a:clrTo>
                      </a:clrChange>
                    </a:blip>
                    <a:stretch>
                      <a:fillRect/>
                    </a:stretch>
                  </pic:blipFill>
                  <pic:spPr>
                    <a:xfrm>
                      <a:off x="0" y="0"/>
                      <a:ext cx="2910611" cy="2591688"/>
                    </a:xfrm>
                    <a:prstGeom prst="rect">
                      <a:avLst/>
                    </a:prstGeom>
                  </pic:spPr>
                </pic:pic>
              </a:graphicData>
            </a:graphic>
          </wp:inline>
        </w:drawing>
      </w:r>
    </w:p>
    <w:p w14:paraId="2422677F" w14:textId="605B0CF6" w:rsidR="00FF0C03" w:rsidRDefault="002724AE" w:rsidP="00EF3B1B">
      <w:pPr>
        <w:pStyle w:val="Caption"/>
      </w:pPr>
      <w:bookmarkStart w:id="63" w:name="_Toc119074707"/>
      <w:r>
        <w:t xml:space="preserve">Figure </w:t>
      </w:r>
      <w:fldSimple w:instr=" SEQ Figure \* ARABIC ">
        <w:r w:rsidR="009E1F87">
          <w:rPr>
            <w:noProof/>
          </w:rPr>
          <w:t>21</w:t>
        </w:r>
      </w:fldSimple>
      <w:r>
        <w:t>. Using the '</w:t>
      </w:r>
      <w:proofErr w:type="spellStart"/>
      <w:r>
        <w:t>Oscil</w:t>
      </w:r>
      <w:proofErr w:type="spellEnd"/>
      <w:r>
        <w:t>' Opcode to generate sound</w:t>
      </w:r>
      <w:bookmarkEnd w:id="63"/>
    </w:p>
    <w:p w14:paraId="3E91F274" w14:textId="48885275" w:rsidR="00FF0C03" w:rsidRDefault="00FF0C03" w:rsidP="00FF0C03">
      <w:pPr>
        <w:rPr>
          <w:noProof/>
        </w:rPr>
      </w:pPr>
      <w:r>
        <w:rPr>
          <w:noProof/>
        </w:rPr>
        <w:t>The variables kfreq and kamp controls the frequency and amplitude of the sound. Since the values will change during runtime, the</w:t>
      </w:r>
      <w:r w:rsidR="00CF56AC">
        <w:rPr>
          <w:noProof/>
        </w:rPr>
        <w:t xml:space="preserve"> LibrarySound.</w:t>
      </w:r>
      <w:r>
        <w:rPr>
          <w:noProof/>
        </w:rPr>
        <w:t>cs must be able to access the two variables in the csd file. This can be done using the SetChannel() method in Unity script and chnget in csd file.</w:t>
      </w:r>
      <w:r w:rsidR="000A12AA">
        <w:rPr>
          <w:noProof/>
        </w:rPr>
        <w:t xml:space="preserve"> </w:t>
      </w:r>
      <w:r w:rsidR="009E1F87">
        <w:rPr>
          <w:noProof/>
        </w:rPr>
        <w:t xml:space="preserve">Figure 22 shows </w:t>
      </w:r>
      <w:r w:rsidR="000A12AA">
        <w:rPr>
          <w:noProof/>
        </w:rPr>
        <w:t xml:space="preserve">an example on how to pass data from </w:t>
      </w:r>
      <w:r w:rsidR="00CF56AC">
        <w:rPr>
          <w:noProof/>
        </w:rPr>
        <w:t>LibrarySound</w:t>
      </w:r>
      <w:r w:rsidR="000A12AA">
        <w:rPr>
          <w:noProof/>
        </w:rPr>
        <w:t>.cs</w:t>
      </w:r>
      <w:r w:rsidR="00CF56AC">
        <w:rPr>
          <w:noProof/>
        </w:rPr>
        <w:t xml:space="preserve"> to the csd file</w:t>
      </w:r>
      <w:r w:rsidR="000A12AA">
        <w:rPr>
          <w:noProof/>
        </w:rPr>
        <w:t>.</w:t>
      </w:r>
    </w:p>
    <w:p w14:paraId="18605B14" w14:textId="474870E3" w:rsidR="000A12AA" w:rsidRDefault="00CF56AC" w:rsidP="00FF0C03">
      <w:r>
        <w:rPr>
          <w:noProof/>
        </w:rPr>
        <mc:AlternateContent>
          <mc:Choice Requires="wps">
            <w:drawing>
              <wp:anchor distT="0" distB="0" distL="114300" distR="114300" simplePos="0" relativeHeight="251697152" behindDoc="0" locked="0" layoutInCell="1" allowOverlap="1" wp14:anchorId="05CD877D" wp14:editId="3E18DC4B">
                <wp:simplePos x="0" y="0"/>
                <wp:positionH relativeFrom="margin">
                  <wp:posOffset>3368315</wp:posOffset>
                </wp:positionH>
                <wp:positionV relativeFrom="paragraph">
                  <wp:posOffset>37458</wp:posOffset>
                </wp:positionV>
                <wp:extent cx="1740535" cy="880745"/>
                <wp:effectExtent l="0" t="0" r="12065" b="14605"/>
                <wp:wrapNone/>
                <wp:docPr id="16" name="Rectangle 16"/>
                <wp:cNvGraphicFramePr/>
                <a:graphic xmlns:a="http://schemas.openxmlformats.org/drawingml/2006/main">
                  <a:graphicData uri="http://schemas.microsoft.com/office/word/2010/wordprocessingShape">
                    <wps:wsp>
                      <wps:cNvSpPr/>
                      <wps:spPr>
                        <a:xfrm>
                          <a:off x="0" y="0"/>
                          <a:ext cx="1740535" cy="88074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0C06C60" w14:textId="6C37CEAF" w:rsidR="00827B5E" w:rsidRPr="00827B5E" w:rsidRDefault="00827B5E" w:rsidP="00827B5E">
                            <w:pPr>
                              <w:jc w:val="center"/>
                              <w:rPr>
                                <w:noProof/>
                                <w:color w:val="000000" w:themeColor="text1"/>
                                <w:sz w:val="28"/>
                                <w:szCs w:val="28"/>
                              </w:rPr>
                            </w:pPr>
                            <w:r>
                              <w:rPr>
                                <w:noProof/>
                                <w:color w:val="000000" w:themeColor="text1"/>
                                <w:sz w:val="28"/>
                                <w:szCs w:val="28"/>
                              </w:rPr>
                              <w:t>csd file</w:t>
                            </w:r>
                          </w:p>
                          <w:p w14:paraId="32D845F3" w14:textId="2ABE7FD7" w:rsidR="00827B5E" w:rsidRDefault="00827B5E" w:rsidP="00827B5E">
                            <w:pPr>
                              <w:pStyle w:val="Code"/>
                              <w:rPr>
                                <w:noProof/>
                                <w:sz w:val="16"/>
                                <w:szCs w:val="16"/>
                              </w:rPr>
                            </w:pPr>
                            <w:r>
                              <w:rPr>
                                <w:noProof/>
                                <w:sz w:val="16"/>
                                <w:szCs w:val="16"/>
                              </w:rPr>
                              <w:t>kfreq chnget “Frequency”</w:t>
                            </w:r>
                          </w:p>
                          <w:p w14:paraId="06501BB4" w14:textId="35ED1FE4" w:rsidR="00827B5E" w:rsidRPr="00827B5E" w:rsidRDefault="00827B5E" w:rsidP="00827B5E">
                            <w:pPr>
                              <w:pStyle w:val="Code"/>
                              <w:rPr>
                                <w:color w:val="000000" w:themeColor="text1"/>
                                <w:sz w:val="16"/>
                                <w:szCs w:val="16"/>
                              </w:rPr>
                            </w:pPr>
                            <w:r>
                              <w:rPr>
                                <w:noProof/>
                                <w:color w:val="000000" w:themeColor="text1"/>
                                <w:sz w:val="16"/>
                                <w:szCs w:val="16"/>
                              </w:rPr>
                              <w:t>kamp chnget “Amplitude</w:t>
                            </w:r>
                            <w:r>
                              <w:rPr>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CD877D" id="Rectangle 16" o:spid="_x0000_s1054" style="position:absolute;margin-left:265.2pt;margin-top:2.95pt;width:137.05pt;height:69.3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" filled="f" strokecolor="#1f3763 [1604]" strokeweight="1pt">
                <v:textbox>
                  <w:txbxContent>
                    <w:p w14:paraId="00C06C60" w14:textId="6C37CEAF" w:rsidR="00827B5E" w:rsidRPr="00827B5E" w:rsidRDefault="00827B5E" w:rsidP="00827B5E">
                      <w:pPr>
                        <w:jc w:val="center"/>
                        <w:rPr>
                          <w:noProof/>
                          <w:color w:val="000000" w:themeColor="text1"/>
                          <w:sz w:val="28"/>
                          <w:szCs w:val="28"/>
                        </w:rPr>
                      </w:pPr>
                      <w:r>
                        <w:rPr>
                          <w:noProof/>
                          <w:color w:val="000000" w:themeColor="text1"/>
                          <w:sz w:val="28"/>
                          <w:szCs w:val="28"/>
                        </w:rPr>
                        <w:t>csd file</w:t>
                      </w:r>
                    </w:p>
                    <w:p w14:paraId="32D845F3" w14:textId="2ABE7FD7" w:rsidR="00827B5E" w:rsidRDefault="00827B5E" w:rsidP="00827B5E">
                      <w:pPr>
                        <w:pStyle w:val="Code"/>
                        <w:rPr>
                          <w:noProof/>
                          <w:sz w:val="16"/>
                          <w:szCs w:val="16"/>
                        </w:rPr>
                      </w:pPr>
                      <w:r>
                        <w:rPr>
                          <w:noProof/>
                          <w:sz w:val="16"/>
                          <w:szCs w:val="16"/>
                        </w:rPr>
                        <w:t>kfreq chnget “Frequency”</w:t>
                      </w:r>
                    </w:p>
                    <w:p w14:paraId="06501BB4" w14:textId="35ED1FE4" w:rsidR="00827B5E" w:rsidRPr="00827B5E" w:rsidRDefault="00827B5E" w:rsidP="00827B5E">
                      <w:pPr>
                        <w:pStyle w:val="Code"/>
                        <w:rPr>
                          <w:color w:val="000000" w:themeColor="text1"/>
                          <w:sz w:val="16"/>
                          <w:szCs w:val="16"/>
                        </w:rPr>
                      </w:pPr>
                      <w:r>
                        <w:rPr>
                          <w:noProof/>
                          <w:color w:val="000000" w:themeColor="text1"/>
                          <w:sz w:val="16"/>
                          <w:szCs w:val="16"/>
                        </w:rPr>
                        <w:t>kamp chnget “Amplitude</w:t>
                      </w:r>
                      <w:r>
                        <w:rPr>
                          <w:color w:val="000000" w:themeColor="text1"/>
                          <w:sz w:val="16"/>
                          <w:szCs w:val="16"/>
                        </w:rPr>
                        <w:t>”</w:t>
                      </w:r>
                    </w:p>
                  </w:txbxContent>
                </v:textbox>
                <w10:wrap anchorx="margin"/>
              </v:rect>
            </w:pict>
          </mc:Fallback>
        </mc:AlternateContent>
      </w:r>
      <w:r>
        <w:rPr>
          <w:noProof/>
        </w:rPr>
        <mc:AlternateContent>
          <mc:Choice Requires="wps">
            <w:drawing>
              <wp:anchor distT="0" distB="0" distL="114300" distR="114300" simplePos="0" relativeHeight="251695104" behindDoc="0" locked="0" layoutInCell="1" allowOverlap="1" wp14:anchorId="2035187A" wp14:editId="4E7A38D3">
                <wp:simplePos x="0" y="0"/>
                <wp:positionH relativeFrom="margin">
                  <wp:posOffset>198304</wp:posOffset>
                </wp:positionH>
                <wp:positionV relativeFrom="paragraph">
                  <wp:posOffset>37457</wp:posOffset>
                </wp:positionV>
                <wp:extent cx="3100705" cy="881234"/>
                <wp:effectExtent l="0" t="0" r="23495" b="14605"/>
                <wp:wrapNone/>
                <wp:docPr id="5" name="Rectangle 5"/>
                <wp:cNvGraphicFramePr/>
                <a:graphic xmlns:a="http://schemas.openxmlformats.org/drawingml/2006/main">
                  <a:graphicData uri="http://schemas.microsoft.com/office/word/2010/wordprocessingShape">
                    <wps:wsp>
                      <wps:cNvSpPr/>
                      <wps:spPr>
                        <a:xfrm>
                          <a:off x="0" y="0"/>
                          <a:ext cx="3100705" cy="88123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9B11065" w14:textId="279A1410" w:rsidR="000A12AA" w:rsidRPr="00827B5E" w:rsidRDefault="00CF56AC" w:rsidP="000A12AA">
                            <w:pPr>
                              <w:jc w:val="center"/>
                              <w:rPr>
                                <w:noProof/>
                                <w:color w:val="000000" w:themeColor="text1"/>
                                <w:sz w:val="28"/>
                                <w:szCs w:val="28"/>
                              </w:rPr>
                            </w:pPr>
                            <w:r>
                              <w:rPr>
                                <w:noProof/>
                                <w:color w:val="000000" w:themeColor="text1"/>
                                <w:sz w:val="28"/>
                                <w:szCs w:val="28"/>
                              </w:rPr>
                              <w:t>LibarySound</w:t>
                            </w:r>
                            <w:r w:rsidR="000A12AA" w:rsidRPr="00827B5E">
                              <w:rPr>
                                <w:noProof/>
                                <w:color w:val="000000" w:themeColor="text1"/>
                                <w:sz w:val="28"/>
                                <w:szCs w:val="28"/>
                              </w:rPr>
                              <w:t>.cs</w:t>
                            </w:r>
                            <w:r w:rsidR="00827B5E">
                              <w:rPr>
                                <w:noProof/>
                                <w:color w:val="000000" w:themeColor="text1"/>
                                <w:sz w:val="28"/>
                                <w:szCs w:val="28"/>
                              </w:rPr>
                              <w:t xml:space="preserve"> file</w:t>
                            </w:r>
                          </w:p>
                          <w:p w14:paraId="6B599F01" w14:textId="1F1016FE" w:rsidR="000A12AA" w:rsidRPr="00827B5E" w:rsidRDefault="000A12AA" w:rsidP="00827B5E">
                            <w:pPr>
                              <w:pStyle w:val="Code"/>
                              <w:rPr>
                                <w:noProof/>
                                <w:sz w:val="16"/>
                                <w:szCs w:val="16"/>
                              </w:rPr>
                            </w:pPr>
                            <w:r w:rsidRPr="00827B5E">
                              <w:rPr>
                                <w:noProof/>
                                <w:sz w:val="16"/>
                                <w:szCs w:val="16"/>
                              </w:rPr>
                              <w:t>csoundUnity.SetChannel(</w:t>
                            </w:r>
                            <w:r w:rsidRPr="00827B5E">
                              <w:rPr>
                                <w:noProof/>
                                <w:color w:val="A31515"/>
                                <w:sz w:val="16"/>
                                <w:szCs w:val="16"/>
                              </w:rPr>
                              <w:t>"Frequency"</w:t>
                            </w:r>
                            <w:r w:rsidRPr="00827B5E">
                              <w:rPr>
                                <w:noProof/>
                                <w:sz w:val="16"/>
                                <w:szCs w:val="16"/>
                              </w:rPr>
                              <w:t>, frequency);</w:t>
                            </w:r>
                          </w:p>
                          <w:p w14:paraId="2CB19B51" w14:textId="3691FE31" w:rsidR="000A12AA" w:rsidRPr="00827B5E" w:rsidRDefault="000A12AA" w:rsidP="00827B5E">
                            <w:pPr>
                              <w:pStyle w:val="Code"/>
                              <w:rPr>
                                <w:noProof/>
                                <w:color w:val="000000" w:themeColor="text1"/>
                                <w:sz w:val="16"/>
                                <w:szCs w:val="16"/>
                              </w:rPr>
                            </w:pPr>
                            <w:r w:rsidRPr="00827B5E">
                              <w:rPr>
                                <w:noProof/>
                                <w:sz w:val="16"/>
                                <w:szCs w:val="16"/>
                              </w:rPr>
                              <w:t>csoundUnity.SetChannel(</w:t>
                            </w:r>
                            <w:r w:rsidRPr="00827B5E">
                              <w:rPr>
                                <w:noProof/>
                                <w:color w:val="A31515"/>
                                <w:sz w:val="16"/>
                                <w:szCs w:val="16"/>
                              </w:rPr>
                              <w:t>"Amplitude"</w:t>
                            </w:r>
                            <w:r w:rsidRPr="00827B5E">
                              <w:rPr>
                                <w:noProof/>
                                <w:sz w:val="16"/>
                                <w:szCs w:val="16"/>
                              </w:rPr>
                              <w:t>, currentA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35187A" id="Rectangle 5" o:spid="_x0000_s1055" style="position:absolute;margin-left:15.6pt;margin-top:2.95pt;width:244.15pt;height:69.4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" filled="f" strokecolor="#1f3763 [1604]" strokeweight="1pt">
                <v:textbox>
                  <w:txbxContent>
                    <w:p w14:paraId="59B11065" w14:textId="279A1410" w:rsidR="000A12AA" w:rsidRPr="00827B5E" w:rsidRDefault="00CF56AC" w:rsidP="000A12AA">
                      <w:pPr>
                        <w:jc w:val="center"/>
                        <w:rPr>
                          <w:noProof/>
                          <w:color w:val="000000" w:themeColor="text1"/>
                          <w:sz w:val="28"/>
                          <w:szCs w:val="28"/>
                        </w:rPr>
                      </w:pPr>
                      <w:r>
                        <w:rPr>
                          <w:noProof/>
                          <w:color w:val="000000" w:themeColor="text1"/>
                          <w:sz w:val="28"/>
                          <w:szCs w:val="28"/>
                        </w:rPr>
                        <w:t>LibarySound</w:t>
                      </w:r>
                      <w:r w:rsidR="000A12AA" w:rsidRPr="00827B5E">
                        <w:rPr>
                          <w:noProof/>
                          <w:color w:val="000000" w:themeColor="text1"/>
                          <w:sz w:val="28"/>
                          <w:szCs w:val="28"/>
                        </w:rPr>
                        <w:t>.cs</w:t>
                      </w:r>
                      <w:r w:rsidR="00827B5E">
                        <w:rPr>
                          <w:noProof/>
                          <w:color w:val="000000" w:themeColor="text1"/>
                          <w:sz w:val="28"/>
                          <w:szCs w:val="28"/>
                        </w:rPr>
                        <w:t xml:space="preserve"> file</w:t>
                      </w:r>
                    </w:p>
                    <w:p w14:paraId="6B599F01" w14:textId="1F1016FE" w:rsidR="000A12AA" w:rsidRPr="00827B5E" w:rsidRDefault="000A12AA" w:rsidP="00827B5E">
                      <w:pPr>
                        <w:pStyle w:val="Code"/>
                        <w:rPr>
                          <w:noProof/>
                          <w:sz w:val="16"/>
                          <w:szCs w:val="16"/>
                        </w:rPr>
                      </w:pPr>
                      <w:r w:rsidRPr="00827B5E">
                        <w:rPr>
                          <w:noProof/>
                          <w:sz w:val="16"/>
                          <w:szCs w:val="16"/>
                        </w:rPr>
                        <w:t>csoundUnity.SetChannel(</w:t>
                      </w:r>
                      <w:r w:rsidRPr="00827B5E">
                        <w:rPr>
                          <w:noProof/>
                          <w:color w:val="A31515"/>
                          <w:sz w:val="16"/>
                          <w:szCs w:val="16"/>
                        </w:rPr>
                        <w:t>"Frequency"</w:t>
                      </w:r>
                      <w:r w:rsidRPr="00827B5E">
                        <w:rPr>
                          <w:noProof/>
                          <w:sz w:val="16"/>
                          <w:szCs w:val="16"/>
                        </w:rPr>
                        <w:t>, frequency);</w:t>
                      </w:r>
                    </w:p>
                    <w:p w14:paraId="2CB19B51" w14:textId="3691FE31" w:rsidR="000A12AA" w:rsidRPr="00827B5E" w:rsidRDefault="000A12AA" w:rsidP="00827B5E">
                      <w:pPr>
                        <w:pStyle w:val="Code"/>
                        <w:rPr>
                          <w:noProof/>
                          <w:color w:val="000000" w:themeColor="text1"/>
                          <w:sz w:val="16"/>
                          <w:szCs w:val="16"/>
                        </w:rPr>
                      </w:pPr>
                      <w:r w:rsidRPr="00827B5E">
                        <w:rPr>
                          <w:noProof/>
                          <w:sz w:val="16"/>
                          <w:szCs w:val="16"/>
                        </w:rPr>
                        <w:t>csoundUnity.SetChannel(</w:t>
                      </w:r>
                      <w:r w:rsidRPr="00827B5E">
                        <w:rPr>
                          <w:noProof/>
                          <w:color w:val="A31515"/>
                          <w:sz w:val="16"/>
                          <w:szCs w:val="16"/>
                        </w:rPr>
                        <w:t>"Amplitude"</w:t>
                      </w:r>
                      <w:r w:rsidRPr="00827B5E">
                        <w:rPr>
                          <w:noProof/>
                          <w:sz w:val="16"/>
                          <w:szCs w:val="16"/>
                        </w:rPr>
                        <w:t>, currentAmp);</w:t>
                      </w:r>
                    </w:p>
                  </w:txbxContent>
                </v:textbox>
                <w10:wrap anchorx="margin"/>
              </v:rect>
            </w:pict>
          </mc:Fallback>
        </mc:AlternateContent>
      </w:r>
    </w:p>
    <w:p w14:paraId="701F67B1" w14:textId="6FB07F97" w:rsidR="000A12AA" w:rsidRDefault="000A12AA" w:rsidP="00FF0C03"/>
    <w:p w14:paraId="2C547978" w14:textId="3B975F7E" w:rsidR="00F60F66" w:rsidRDefault="00F60F66" w:rsidP="00FF0C03"/>
    <w:p w14:paraId="32E78A36" w14:textId="094C22FE" w:rsidR="00CE126C" w:rsidRPr="007F6697" w:rsidRDefault="00CE126C" w:rsidP="00FF0C03">
      <w:r>
        <w:rPr>
          <w:noProof/>
        </w:rPr>
        <mc:AlternateContent>
          <mc:Choice Requires="wps">
            <w:drawing>
              <wp:anchor distT="0" distB="0" distL="114300" distR="114300" simplePos="0" relativeHeight="251707392" behindDoc="0" locked="0" layoutInCell="1" allowOverlap="1" wp14:anchorId="7DC96CCA" wp14:editId="1689E45E">
                <wp:simplePos x="0" y="0"/>
                <wp:positionH relativeFrom="column">
                  <wp:posOffset>145415</wp:posOffset>
                </wp:positionH>
                <wp:positionV relativeFrom="paragraph">
                  <wp:posOffset>37984</wp:posOffset>
                </wp:positionV>
                <wp:extent cx="5368636" cy="635"/>
                <wp:effectExtent l="0" t="0" r="3810" b="8255"/>
                <wp:wrapNone/>
                <wp:docPr id="60" name="Text Box 60"/>
                <wp:cNvGraphicFramePr/>
                <a:graphic xmlns:a="http://schemas.openxmlformats.org/drawingml/2006/main">
                  <a:graphicData uri="http://schemas.microsoft.com/office/word/2010/wordprocessingShape">
                    <wps:wsp>
                      <wps:cNvSpPr txBox="1"/>
                      <wps:spPr>
                        <a:xfrm>
                          <a:off x="0" y="0"/>
                          <a:ext cx="5368636" cy="635"/>
                        </a:xfrm>
                        <a:prstGeom prst="rect">
                          <a:avLst/>
                        </a:prstGeom>
                        <a:solidFill>
                          <a:prstClr val="white"/>
                        </a:solidFill>
                        <a:ln>
                          <a:noFill/>
                        </a:ln>
                      </wps:spPr>
                      <wps:txbx>
                        <w:txbxContent>
                          <w:p w14:paraId="7A613056" w14:textId="68E74494" w:rsidR="00CE126C" w:rsidRPr="00843AA3" w:rsidRDefault="00CE126C" w:rsidP="00CE126C">
                            <w:pPr>
                              <w:pStyle w:val="Caption"/>
                              <w:rPr>
                                <w:noProof/>
                              </w:rPr>
                            </w:pPr>
                            <w:bookmarkStart w:id="64" w:name="_Toc119074708"/>
                            <w:r>
                              <w:t xml:space="preserve">Figure </w:t>
                            </w:r>
                            <w:fldSimple w:instr=" SEQ Figure \* ARABIC ">
                              <w:r w:rsidR="009E1F87">
                                <w:rPr>
                                  <w:noProof/>
                                </w:rPr>
                                <w:t>22</w:t>
                              </w:r>
                            </w:fldSimple>
                            <w:r>
                              <w:t xml:space="preserve">. Passing data between </w:t>
                            </w:r>
                            <w:proofErr w:type="spellStart"/>
                            <w:r>
                              <w:t>LibrarySound.cs</w:t>
                            </w:r>
                            <w:proofErr w:type="spellEnd"/>
                            <w:r>
                              <w:t xml:space="preserve"> and </w:t>
                            </w:r>
                            <w:proofErr w:type="spellStart"/>
                            <w:r>
                              <w:t>csd</w:t>
                            </w:r>
                            <w:proofErr w:type="spellEnd"/>
                            <w:r>
                              <w:t xml:space="preserve"> file</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C96CCA" id="Text Box 60" o:spid="_x0000_s1056" type="#_x0000_t202" style="position:absolute;margin-left:11.45pt;margin-top:3pt;width:422.75pt;height:.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" stroked="f">
                <v:textbox style="mso-fit-shape-to-text:t" inset="0,0,0,0">
                  <w:txbxContent>
                    <w:p w14:paraId="7A613056" w14:textId="68E74494" w:rsidR="00CE126C" w:rsidRPr="00843AA3" w:rsidRDefault="00CE126C" w:rsidP="00CE126C">
                      <w:pPr>
                        <w:pStyle w:val="Caption"/>
                        <w:rPr>
                          <w:noProof/>
                        </w:rPr>
                      </w:pPr>
                      <w:bookmarkStart w:id="65" w:name="_Toc119074708"/>
                      <w:r>
                        <w:t xml:space="preserve">Figure </w:t>
                      </w:r>
                      <w:fldSimple w:instr=" SEQ Figure \* ARABIC ">
                        <w:r w:rsidR="009E1F87">
                          <w:rPr>
                            <w:noProof/>
                          </w:rPr>
                          <w:t>22</w:t>
                        </w:r>
                      </w:fldSimple>
                      <w:r>
                        <w:t xml:space="preserve">. Passing data between </w:t>
                      </w:r>
                      <w:proofErr w:type="spellStart"/>
                      <w:r>
                        <w:t>LibrarySound.cs</w:t>
                      </w:r>
                      <w:proofErr w:type="spellEnd"/>
                      <w:r>
                        <w:t xml:space="preserve"> and </w:t>
                      </w:r>
                      <w:proofErr w:type="spellStart"/>
                      <w:r>
                        <w:t>csd</w:t>
                      </w:r>
                      <w:proofErr w:type="spellEnd"/>
                      <w:r>
                        <w:t xml:space="preserve"> file</w:t>
                      </w:r>
                      <w:bookmarkEnd w:id="65"/>
                    </w:p>
                  </w:txbxContent>
                </v:textbox>
              </v:shape>
            </w:pict>
          </mc:Fallback>
        </mc:AlternateContent>
      </w:r>
    </w:p>
    <w:p w14:paraId="1AD37CC8" w14:textId="56D8159C" w:rsidR="00210456" w:rsidRDefault="007F6697" w:rsidP="007F6697">
      <w:pPr>
        <w:pStyle w:val="Heading3"/>
      </w:pPr>
      <w:bookmarkStart w:id="66" w:name="_Toc119074668"/>
      <w:r>
        <w:lastRenderedPageBreak/>
        <w:t xml:space="preserve">5.5.2 </w:t>
      </w:r>
      <w:r w:rsidR="00210456">
        <w:t>Sound Font Implementation</w:t>
      </w:r>
      <w:bookmarkEnd w:id="66"/>
    </w:p>
    <w:p w14:paraId="56299C79" w14:textId="64DED80A" w:rsidR="005849E6" w:rsidRDefault="00D77253" w:rsidP="00CF56AC">
      <w:r>
        <w:t xml:space="preserve">To have access to different instruments, the </w:t>
      </w:r>
      <w:r w:rsidRPr="00D77253">
        <w:t>sf_GMbank.sf2</w:t>
      </w:r>
      <w:r>
        <w:t xml:space="preserve"> is being explored. Sf_GMbank.sf2 is a sound font that contains 329 </w:t>
      </w:r>
      <w:proofErr w:type="spellStart"/>
      <w:r>
        <w:t>presets</w:t>
      </w:r>
      <w:proofErr w:type="spellEnd"/>
      <w:r>
        <w:t xml:space="preserve"> instrument. </w:t>
      </w:r>
      <w:r w:rsidR="005849E6">
        <w:t xml:space="preserve">There is a sample scene in the </w:t>
      </w:r>
      <w:proofErr w:type="spellStart"/>
      <w:r w:rsidR="005849E6">
        <w:t>CsoundUnity</w:t>
      </w:r>
      <w:proofErr w:type="spellEnd"/>
      <w:r w:rsidR="005849E6">
        <w:t xml:space="preserve"> package that illustrate playing the French horn instrument using the 60</w:t>
      </w:r>
      <w:r w:rsidR="005849E6" w:rsidRPr="005849E6">
        <w:rPr>
          <w:vertAlign w:val="superscript"/>
        </w:rPr>
        <w:t>th</w:t>
      </w:r>
      <w:r w:rsidR="005849E6">
        <w:t xml:space="preserve"> </w:t>
      </w:r>
      <w:proofErr w:type="spellStart"/>
      <w:r w:rsidR="005849E6">
        <w:t>preset</w:t>
      </w:r>
      <w:proofErr w:type="spellEnd"/>
      <w:r w:rsidR="005849E6">
        <w:t xml:space="preserve"> index. The </w:t>
      </w:r>
      <w:r w:rsidR="00CE126C">
        <w:t>‘</w:t>
      </w:r>
      <w:proofErr w:type="spellStart"/>
      <w:r w:rsidR="005849E6">
        <w:t>inum</w:t>
      </w:r>
      <w:proofErr w:type="spellEnd"/>
      <w:r w:rsidR="00CE126C">
        <w:t>’</w:t>
      </w:r>
      <w:r w:rsidR="005849E6">
        <w:t xml:space="preserve"> var</w:t>
      </w:r>
      <w:r w:rsidR="00CE126C">
        <w:t>iable</w:t>
      </w:r>
      <w:r w:rsidR="005849E6">
        <w:t xml:space="preserve"> </w:t>
      </w:r>
      <w:r w:rsidR="00CE126C">
        <w:t xml:space="preserve">in the </w:t>
      </w:r>
      <w:proofErr w:type="spellStart"/>
      <w:r w:rsidR="00CE126C">
        <w:t>csd</w:t>
      </w:r>
      <w:proofErr w:type="spellEnd"/>
      <w:r w:rsidR="00CE126C">
        <w:t xml:space="preserve"> file </w:t>
      </w:r>
      <w:r w:rsidR="005849E6">
        <w:t xml:space="preserve">determines the midi number. As shown </w:t>
      </w:r>
      <w:r w:rsidR="009E1F87">
        <w:t>in Figure 23</w:t>
      </w:r>
      <w:r w:rsidR="005849E6">
        <w:t xml:space="preserve">, the variable </w:t>
      </w:r>
      <w:r w:rsidR="00CE126C">
        <w:t>‘</w:t>
      </w:r>
      <w:proofErr w:type="spellStart"/>
      <w:r w:rsidR="005849E6">
        <w:t>inum</w:t>
      </w:r>
      <w:proofErr w:type="spellEnd"/>
      <w:r w:rsidR="00CE126C">
        <w:t>’</w:t>
      </w:r>
      <w:r w:rsidR="005849E6">
        <w:t xml:space="preserve"> is initialised to 69, therefore playing the note “A” with 440Hz. </w:t>
      </w:r>
    </w:p>
    <w:p w14:paraId="5EFD61A9" w14:textId="39988522" w:rsidR="005849E6" w:rsidRDefault="005849E6" w:rsidP="005849E6">
      <w:pPr>
        <w:pStyle w:val="Code"/>
      </w:pPr>
    </w:p>
    <w:p w14:paraId="3FA0F6B9" w14:textId="77777777" w:rsidR="00CE126C" w:rsidRDefault="00CE126C" w:rsidP="00CE126C">
      <w:pPr>
        <w:pStyle w:val="Code"/>
        <w:keepNext/>
        <w:jc w:val="center"/>
      </w:pPr>
      <w:r w:rsidRPr="00CE126C">
        <w:rPr>
          <w:noProof/>
        </w:rPr>
        <w:drawing>
          <wp:inline distT="0" distB="0" distL="0" distR="0" wp14:anchorId="560D11AF" wp14:editId="50BCB7D9">
            <wp:extent cx="3345873" cy="1509025"/>
            <wp:effectExtent l="0" t="0" r="6985" b="0"/>
            <wp:docPr id="61" name="Picture 6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 letter&#10;&#10;Description automatically generated"/>
                    <pic:cNvPicPr/>
                  </pic:nvPicPr>
                  <pic:blipFill>
                    <a:blip r:embed="rId37"/>
                    <a:stretch>
                      <a:fillRect/>
                    </a:stretch>
                  </pic:blipFill>
                  <pic:spPr>
                    <a:xfrm>
                      <a:off x="0" y="0"/>
                      <a:ext cx="3358123" cy="1514550"/>
                    </a:xfrm>
                    <a:prstGeom prst="rect">
                      <a:avLst/>
                    </a:prstGeom>
                  </pic:spPr>
                </pic:pic>
              </a:graphicData>
            </a:graphic>
          </wp:inline>
        </w:drawing>
      </w:r>
    </w:p>
    <w:p w14:paraId="340680D0" w14:textId="339780EA" w:rsidR="005849E6" w:rsidRDefault="00CE126C" w:rsidP="00CE126C">
      <w:pPr>
        <w:pStyle w:val="Caption"/>
        <w:rPr>
          <w:noProof/>
        </w:rPr>
      </w:pPr>
      <w:bookmarkStart w:id="67" w:name="_Toc119074709"/>
      <w:r>
        <w:t xml:space="preserve">Figure </w:t>
      </w:r>
      <w:fldSimple w:instr=" SEQ Figure \* ARABIC ">
        <w:r w:rsidR="009E1F87">
          <w:rPr>
            <w:noProof/>
          </w:rPr>
          <w:t>23</w:t>
        </w:r>
      </w:fldSimple>
      <w:r>
        <w:t xml:space="preserve">. Reading Sound Font into </w:t>
      </w:r>
      <w:proofErr w:type="spellStart"/>
      <w:r>
        <w:t>csd</w:t>
      </w:r>
      <w:proofErr w:type="spellEnd"/>
      <w:r>
        <w:t xml:space="preserve"> file</w:t>
      </w:r>
      <w:bookmarkEnd w:id="67"/>
    </w:p>
    <w:p w14:paraId="45A5CCE0" w14:textId="77777777" w:rsidR="00CE126C" w:rsidRDefault="00CE126C" w:rsidP="005849E6">
      <w:pPr>
        <w:pStyle w:val="Code"/>
        <w:rPr>
          <w:noProof/>
        </w:rPr>
      </w:pPr>
    </w:p>
    <w:p w14:paraId="274A7F6A" w14:textId="41656BD2" w:rsidR="005849E6" w:rsidRDefault="005849E6" w:rsidP="005849E6">
      <w:pPr>
        <w:pStyle w:val="Code"/>
        <w:rPr>
          <w:noProof/>
        </w:rPr>
      </w:pPr>
    </w:p>
    <w:p w14:paraId="6AE63DF0" w14:textId="013D6BCB" w:rsidR="005849E6" w:rsidRDefault="005849E6" w:rsidP="005849E6">
      <w:pPr>
        <w:pStyle w:val="Code"/>
      </w:pPr>
    </w:p>
    <w:p w14:paraId="5EA99174" w14:textId="77777777" w:rsidR="00D33DF5" w:rsidRDefault="005849E6" w:rsidP="005849E6">
      <w:r>
        <w:t xml:space="preserve">The sound produced is beautiful however there is a limitation. In this project, the frequency of sound produced must be continuous. </w:t>
      </w:r>
      <w:r w:rsidR="00D33DF5">
        <w:t xml:space="preserve">This </w:t>
      </w:r>
      <w:proofErr w:type="spellStart"/>
      <w:r w:rsidR="00D33DF5">
        <w:t>csd</w:t>
      </w:r>
      <w:proofErr w:type="spellEnd"/>
      <w:r w:rsidR="00D33DF5">
        <w:t xml:space="preserve"> file is</w:t>
      </w:r>
      <w:r>
        <w:t xml:space="preserve"> unable to play all the frequency between </w:t>
      </w:r>
      <w:r>
        <w:rPr>
          <w:noProof/>
        </w:rPr>
        <w:t>inum</w:t>
      </w:r>
      <w:r>
        <w:t xml:space="preserve"> 69 to 70, (A to A#). Thus, other approach is explored. </w:t>
      </w:r>
    </w:p>
    <w:p w14:paraId="4B592BF2" w14:textId="072D9C92" w:rsidR="005849E6" w:rsidRDefault="005849E6" w:rsidP="005849E6">
      <w:r>
        <w:t xml:space="preserve">Instead of changing the </w:t>
      </w:r>
      <w:r>
        <w:rPr>
          <w:noProof/>
        </w:rPr>
        <w:t>inum</w:t>
      </w:r>
      <w:r>
        <w:t xml:space="preserve">, </w:t>
      </w:r>
      <w:r w:rsidR="00B37772">
        <w:t xml:space="preserve">we can </w:t>
      </w:r>
      <w:r>
        <w:t>change</w:t>
      </w:r>
      <w:r w:rsidR="00B37772">
        <w:t xml:space="preserve"> the frequency</w:t>
      </w:r>
      <w:r>
        <w:t xml:space="preserve"> instead. </w:t>
      </w:r>
      <w:r w:rsidR="00D33DF5">
        <w:t>However, t</w:t>
      </w:r>
      <w:r>
        <w:t xml:space="preserve">he </w:t>
      </w:r>
      <w:r w:rsidR="00D33DF5">
        <w:t xml:space="preserve">variable </w:t>
      </w:r>
      <w:r>
        <w:t xml:space="preserve">frequency in this </w:t>
      </w:r>
      <w:proofErr w:type="spellStart"/>
      <w:r>
        <w:t>csd</w:t>
      </w:r>
      <w:proofErr w:type="spellEnd"/>
      <w:r>
        <w:t xml:space="preserve"> file is slightly different</w:t>
      </w:r>
      <w:r w:rsidR="00D33DF5">
        <w:t xml:space="preserve">. It does not take in the hertz value. Instead, it is set as </w:t>
      </w:r>
      <w:r w:rsidR="00D33DF5">
        <w:rPr>
          <w:noProof/>
        </w:rPr>
        <w:t>preset</w:t>
      </w:r>
      <w:r w:rsidR="00D33DF5">
        <w:t xml:space="preserve"> </w:t>
      </w:r>
      <w:r w:rsidR="00B37772">
        <w:t xml:space="preserve">of </w:t>
      </w:r>
      <w:r w:rsidR="00D33DF5">
        <w:t xml:space="preserve">1. Therefore </w:t>
      </w:r>
      <w:proofErr w:type="gramStart"/>
      <w:r w:rsidR="00D33DF5">
        <w:t>a</w:t>
      </w:r>
      <w:proofErr w:type="gramEnd"/>
      <w:r w:rsidR="00D33DF5">
        <w:t xml:space="preserve"> </w:t>
      </w:r>
      <w:r w:rsidR="00D33DF5">
        <w:rPr>
          <w:noProof/>
        </w:rPr>
        <w:t>inum</w:t>
      </w:r>
      <w:r w:rsidR="00D33DF5">
        <w:t xml:space="preserve"> of 69 and frequency of 1 means 440Hz, and a frequency of 2 would means 880Hz. </w:t>
      </w:r>
    </w:p>
    <w:p w14:paraId="72BDF931" w14:textId="5DAC6A5E" w:rsidR="00B37772" w:rsidRDefault="00B37772" w:rsidP="005849E6">
      <w:r>
        <w:t xml:space="preserve">With this new approach, we can play continuous frequency, however the produced sound remains strange. Additionally, the author of this </w:t>
      </w:r>
      <w:proofErr w:type="spellStart"/>
      <w:r>
        <w:t>csd</w:t>
      </w:r>
      <w:proofErr w:type="spellEnd"/>
      <w:r>
        <w:t xml:space="preserve"> sample had commented in the script that we should not change the frequency parameter, and it should remain as 1. The only </w:t>
      </w:r>
      <w:r>
        <w:rPr>
          <w:noProof/>
        </w:rPr>
        <w:t>parmeter</w:t>
      </w:r>
      <w:r>
        <w:t xml:space="preserve"> that can be changed is the </w:t>
      </w:r>
      <w:r>
        <w:rPr>
          <w:noProof/>
        </w:rPr>
        <w:t>inum</w:t>
      </w:r>
      <w:r>
        <w:t xml:space="preserve"> variable which determine the midi number. Therefore, </w:t>
      </w:r>
      <w:r w:rsidR="005764E5">
        <w:t xml:space="preserve">sound font is mainly for playing fixed frequency. </w:t>
      </w:r>
      <w:r>
        <w:t xml:space="preserve">It is more suitable for games that simulate playing a piano with each note already </w:t>
      </w:r>
      <w:r>
        <w:rPr>
          <w:noProof/>
        </w:rPr>
        <w:t>preset</w:t>
      </w:r>
      <w:r>
        <w:t xml:space="preserve"> to different </w:t>
      </w:r>
      <w:r>
        <w:rPr>
          <w:noProof/>
        </w:rPr>
        <w:t>inum</w:t>
      </w:r>
      <w:r>
        <w:t xml:space="preserve"> value. </w:t>
      </w:r>
    </w:p>
    <w:p w14:paraId="3A798D30" w14:textId="6D7EE0B7" w:rsidR="00732374" w:rsidRDefault="00732374" w:rsidP="005849E6"/>
    <w:p w14:paraId="1AAFEFAC" w14:textId="6A8A4BC2" w:rsidR="00B37772" w:rsidRDefault="00B37772" w:rsidP="005849E6"/>
    <w:p w14:paraId="56894D1B" w14:textId="6C5FF9C5" w:rsidR="00B37772" w:rsidRDefault="00B37772" w:rsidP="005849E6"/>
    <w:p w14:paraId="4EB9AE3E" w14:textId="77777777" w:rsidR="00B37772" w:rsidRDefault="00B37772" w:rsidP="005849E6"/>
    <w:p w14:paraId="2C5CF7A1" w14:textId="77777777" w:rsidR="005849E6" w:rsidRPr="00CF56AC" w:rsidRDefault="005849E6" w:rsidP="005849E6"/>
    <w:p w14:paraId="07F77368" w14:textId="5D7BAE55" w:rsidR="00210456" w:rsidRDefault="00210456" w:rsidP="005764E5">
      <w:pPr>
        <w:pStyle w:val="Heading3"/>
      </w:pPr>
      <w:bookmarkStart w:id="68" w:name="_Toc119074669"/>
      <w:r>
        <w:lastRenderedPageBreak/>
        <w:t>5.5.</w:t>
      </w:r>
      <w:r w:rsidR="007F6697">
        <w:t>3</w:t>
      </w:r>
      <w:r w:rsidR="005764E5">
        <w:t xml:space="preserve">. FM (frequency modulated) synthesis with </w:t>
      </w:r>
      <w:proofErr w:type="spellStart"/>
      <w:r w:rsidR="005764E5">
        <w:t>CSound</w:t>
      </w:r>
      <w:bookmarkEnd w:id="68"/>
      <w:proofErr w:type="spellEnd"/>
    </w:p>
    <w:p w14:paraId="20BF638D" w14:textId="77777777" w:rsidR="00DD60CB" w:rsidRDefault="00B37772" w:rsidP="00DD60CB">
      <w:r>
        <w:t xml:space="preserve">Since using </w:t>
      </w:r>
      <w:r w:rsidR="005764E5">
        <w:t>sound font</w:t>
      </w:r>
      <w:r>
        <w:t xml:space="preserve"> is not possible, </w:t>
      </w:r>
      <w:r w:rsidR="005764E5">
        <w:t xml:space="preserve">the FM opcode is being explored. </w:t>
      </w:r>
      <w:r w:rsidR="00B61A6A">
        <w:t xml:space="preserve">In frequency modulated synthesis, the instrument plays on a continuous frequency and is being changed overtime. </w:t>
      </w:r>
      <w:r w:rsidR="00DD60CB">
        <w:t xml:space="preserve">One example of such opcode is </w:t>
      </w:r>
      <w:proofErr w:type="spellStart"/>
      <w:r w:rsidR="00DD60CB">
        <w:t>fmpercfl</w:t>
      </w:r>
      <w:proofErr w:type="spellEnd"/>
      <w:r w:rsidR="00DD60CB">
        <w:t>, which uses FM synthesis to create a percussive flute sound. The syntax for this opcode is</w:t>
      </w:r>
      <w:r w:rsidR="00DD60CB" w:rsidRPr="00DD60CB">
        <w:t xml:space="preserve"> </w:t>
      </w:r>
      <w:r w:rsidR="00DD60CB">
        <w:t xml:space="preserve"> </w:t>
      </w:r>
    </w:p>
    <w:p w14:paraId="7513588E" w14:textId="5D226097" w:rsidR="00B37772" w:rsidRDefault="00DD60CB" w:rsidP="00F3043C">
      <w:pPr>
        <w:pStyle w:val="Code"/>
        <w:jc w:val="center"/>
      </w:pPr>
      <w:proofErr w:type="spellStart"/>
      <w:r>
        <w:t>ares</w:t>
      </w:r>
      <w:proofErr w:type="spellEnd"/>
      <w:r>
        <w:t xml:space="preserve"> </w:t>
      </w:r>
      <w:proofErr w:type="spellStart"/>
      <w:r>
        <w:t>fmpercfl</w:t>
      </w:r>
      <w:proofErr w:type="spellEnd"/>
      <w:r>
        <w:t xml:space="preserve"> </w:t>
      </w:r>
      <w:proofErr w:type="spellStart"/>
      <w:r>
        <w:t>kamp</w:t>
      </w:r>
      <w:proofErr w:type="spellEnd"/>
      <w:r>
        <w:t xml:space="preserve">, </w:t>
      </w:r>
      <w:proofErr w:type="spellStart"/>
      <w:r>
        <w:t>kfreq</w:t>
      </w:r>
      <w:proofErr w:type="spellEnd"/>
      <w:r>
        <w:t xml:space="preserve">, kc1, kc2, </w:t>
      </w:r>
      <w:proofErr w:type="spellStart"/>
      <w:r>
        <w:t>kvdepth</w:t>
      </w:r>
      <w:proofErr w:type="spellEnd"/>
      <w:r>
        <w:t xml:space="preserve">, </w:t>
      </w:r>
      <w:proofErr w:type="spellStart"/>
      <w:proofErr w:type="gramStart"/>
      <w:r>
        <w:t>kvrate</w:t>
      </w:r>
      <w:proofErr w:type="spellEnd"/>
      <w:r>
        <w:t>[</w:t>
      </w:r>
      <w:proofErr w:type="gramEnd"/>
      <w:r>
        <w:t xml:space="preserve">, ifn1, ifn2, \ ifn3, ifn4, </w:t>
      </w:r>
      <w:proofErr w:type="spellStart"/>
      <w:r>
        <w:t>ivfn</w:t>
      </w:r>
      <w:proofErr w:type="spellEnd"/>
      <w:r>
        <w:t>]</w:t>
      </w:r>
    </w:p>
    <w:p w14:paraId="0AE065B6" w14:textId="77777777" w:rsidR="00F3043C" w:rsidRDefault="00F3043C" w:rsidP="00DD60CB">
      <w:pPr>
        <w:pStyle w:val="Code"/>
      </w:pPr>
    </w:p>
    <w:p w14:paraId="0381BB97" w14:textId="2F89BD43" w:rsidR="00DD60CB" w:rsidRDefault="00DD60CB" w:rsidP="00DD60CB">
      <w:pPr>
        <w:spacing w:before="240"/>
      </w:pPr>
      <w:r>
        <w:t xml:space="preserve">The </w:t>
      </w:r>
      <w:proofErr w:type="spellStart"/>
      <w:r>
        <w:t>kamp</w:t>
      </w:r>
      <w:proofErr w:type="spellEnd"/>
      <w:r>
        <w:t xml:space="preserve"> and </w:t>
      </w:r>
      <w:proofErr w:type="spellStart"/>
      <w:r>
        <w:t>kfreq</w:t>
      </w:r>
      <w:proofErr w:type="spellEnd"/>
      <w:r>
        <w:t xml:space="preserve"> </w:t>
      </w:r>
      <w:r w:rsidR="00F3043C">
        <w:t>represent</w:t>
      </w:r>
      <w:r>
        <w:t xml:space="preserve"> the amplitude and frequency which we can </w:t>
      </w:r>
      <w:r w:rsidR="00F3043C">
        <w:t>be accessed</w:t>
      </w:r>
      <w:r>
        <w:t xml:space="preserve"> from </w:t>
      </w:r>
      <w:proofErr w:type="spellStart"/>
      <w:r>
        <w:t>LibrarySound.cs</w:t>
      </w:r>
      <w:proofErr w:type="spellEnd"/>
      <w:r>
        <w:t xml:space="preserve">. The remaining parameters can be adjusted </w:t>
      </w:r>
      <w:r w:rsidR="00F3043C">
        <w:t>to affect</w:t>
      </w:r>
      <w:r>
        <w:t xml:space="preserve"> instrument sound</w:t>
      </w:r>
      <w:r w:rsidR="00F3043C">
        <w:t xml:space="preserve"> such as vibrato depth and vibrator rate.</w:t>
      </w:r>
      <w:r w:rsidR="002E1D30">
        <w:t xml:space="preserve"> </w:t>
      </w:r>
    </w:p>
    <w:p w14:paraId="683D56AB" w14:textId="0E77F940" w:rsidR="00EE407B" w:rsidRDefault="002E1D30" w:rsidP="00DD60CB">
      <w:pPr>
        <w:spacing w:before="240"/>
        <w:rPr>
          <w:noProof/>
        </w:rPr>
      </w:pPr>
      <w:r>
        <w:t xml:space="preserve">We had implemented a few instruments such as Percussion flute, </w:t>
      </w:r>
      <w:r w:rsidR="00571095">
        <w:t>Tubular</w:t>
      </w:r>
      <w:r>
        <w:t xml:space="preserve"> bell</w:t>
      </w:r>
      <w:r w:rsidR="004F6034">
        <w:t xml:space="preserve">, </w:t>
      </w:r>
      <w:r>
        <w:t>Hammond organ</w:t>
      </w:r>
      <w:r w:rsidR="004F6034">
        <w:t xml:space="preserve"> and Trumpet</w:t>
      </w:r>
      <w:r>
        <w:t xml:space="preserve">. The outcome is </w:t>
      </w:r>
      <w:r w:rsidR="00EE407B">
        <w:t>successful,</w:t>
      </w:r>
      <w:r>
        <w:t xml:space="preserve"> and the sound produced sounded </w:t>
      </w:r>
      <w:r w:rsidR="00B20718">
        <w:t>much more unique</w:t>
      </w:r>
      <w:r>
        <w:t xml:space="preserve"> than a normal sine wave.</w:t>
      </w:r>
      <w:r w:rsidR="00EE407B">
        <w:t xml:space="preserve"> </w:t>
      </w:r>
      <w:r w:rsidR="004F6034">
        <w:t xml:space="preserve">There </w:t>
      </w:r>
      <w:r w:rsidR="000262E6">
        <w:t xml:space="preserve">is a much more detailed manual on FM for </w:t>
      </w:r>
      <w:proofErr w:type="spellStart"/>
      <w:r w:rsidR="000262E6">
        <w:t>Csound</w:t>
      </w:r>
      <w:proofErr w:type="spellEnd"/>
      <w:r w:rsidR="000262E6">
        <w:t xml:space="preserve"> </w:t>
      </w:r>
      <w:r w:rsidR="004F6034">
        <w:t xml:space="preserve">which can be found at </w:t>
      </w:r>
      <w:r w:rsidR="004F6034" w:rsidRPr="004F6034">
        <w:t>https://flossmanual.csound.com/sound-synthesis/frequency-modulation</w:t>
      </w:r>
      <w:r w:rsidR="004F6034">
        <w:t xml:space="preserve">. </w:t>
      </w:r>
      <w:r w:rsidR="009E1F87">
        <w:t xml:space="preserve">The percussion flute </w:t>
      </w:r>
      <w:proofErr w:type="spellStart"/>
      <w:r w:rsidR="009E1F87">
        <w:t>csd</w:t>
      </w:r>
      <w:proofErr w:type="spellEnd"/>
      <w:r w:rsidR="009E1F87">
        <w:t xml:space="preserve"> file is shown in Figure 24.</w:t>
      </w:r>
    </w:p>
    <w:p w14:paraId="79FBBC33" w14:textId="77777777" w:rsidR="00EE407B" w:rsidRDefault="00EE407B" w:rsidP="00DD60CB">
      <w:pPr>
        <w:spacing w:before="240"/>
        <w:rPr>
          <w:noProof/>
        </w:rPr>
      </w:pPr>
    </w:p>
    <w:p w14:paraId="58E77734" w14:textId="77777777" w:rsidR="00CE126C" w:rsidRDefault="00EE407B" w:rsidP="00CE126C">
      <w:pPr>
        <w:keepNext/>
        <w:spacing w:before="240"/>
        <w:jc w:val="center"/>
      </w:pPr>
      <w:r w:rsidRPr="00EE407B">
        <w:rPr>
          <w:noProof/>
        </w:rPr>
        <w:drawing>
          <wp:inline distT="0" distB="0" distL="0" distR="0" wp14:anchorId="6198389B" wp14:editId="06F8EAF0">
            <wp:extent cx="3103418" cy="3385546"/>
            <wp:effectExtent l="0" t="0" r="0" b="0"/>
            <wp:docPr id="50" name="Picture 5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ext&#10;&#10;Description automatically generated"/>
                    <pic:cNvPicPr/>
                  </pic:nvPicPr>
                  <pic:blipFill>
                    <a:blip r:embed="rId38">
                      <a:clrChange>
                        <a:clrFrom>
                          <a:srgbClr val="F9F9F9"/>
                        </a:clrFrom>
                        <a:clrTo>
                          <a:srgbClr val="F9F9F9">
                            <a:alpha val="0"/>
                          </a:srgbClr>
                        </a:clrTo>
                      </a:clrChange>
                    </a:blip>
                    <a:stretch>
                      <a:fillRect/>
                    </a:stretch>
                  </pic:blipFill>
                  <pic:spPr>
                    <a:xfrm>
                      <a:off x="0" y="0"/>
                      <a:ext cx="3119531" cy="3403124"/>
                    </a:xfrm>
                    <a:prstGeom prst="rect">
                      <a:avLst/>
                    </a:prstGeom>
                  </pic:spPr>
                </pic:pic>
              </a:graphicData>
            </a:graphic>
          </wp:inline>
        </w:drawing>
      </w:r>
    </w:p>
    <w:p w14:paraId="522E8E27" w14:textId="3EF26D45" w:rsidR="002E1D30" w:rsidRDefault="00CE126C" w:rsidP="00CE126C">
      <w:pPr>
        <w:pStyle w:val="Caption"/>
      </w:pPr>
      <w:bookmarkStart w:id="69" w:name="_Toc119074710"/>
      <w:r>
        <w:t xml:space="preserve">Figure </w:t>
      </w:r>
      <w:fldSimple w:instr=" SEQ Figure \* ARABIC ">
        <w:r w:rsidR="009E1F87">
          <w:rPr>
            <w:noProof/>
          </w:rPr>
          <w:t>24</w:t>
        </w:r>
      </w:fldSimple>
      <w:r>
        <w:t xml:space="preserve">. A </w:t>
      </w:r>
      <w:proofErr w:type="spellStart"/>
      <w:r>
        <w:t>csd</w:t>
      </w:r>
      <w:proofErr w:type="spellEnd"/>
      <w:r>
        <w:t xml:space="preserve"> file that generate sound </w:t>
      </w:r>
      <w:proofErr w:type="gramStart"/>
      <w:r>
        <w:t>similar to</w:t>
      </w:r>
      <w:proofErr w:type="gramEnd"/>
      <w:r>
        <w:t xml:space="preserve"> a percussion flute</w:t>
      </w:r>
      <w:bookmarkEnd w:id="69"/>
    </w:p>
    <w:p w14:paraId="72DF5194" w14:textId="7C49816A" w:rsidR="00EE407B" w:rsidRDefault="00EE407B" w:rsidP="00DD60CB">
      <w:pPr>
        <w:spacing w:before="240"/>
      </w:pPr>
    </w:p>
    <w:p w14:paraId="2AF6BA04" w14:textId="77777777" w:rsidR="00EE407B" w:rsidRDefault="00EE407B" w:rsidP="00DD60CB">
      <w:pPr>
        <w:spacing w:before="240"/>
      </w:pPr>
    </w:p>
    <w:p w14:paraId="54BA7D04" w14:textId="6FC10A7C" w:rsidR="00EE407B" w:rsidRDefault="00EE407B" w:rsidP="00EE407B">
      <w:pPr>
        <w:pStyle w:val="Heading3"/>
      </w:pPr>
      <w:bookmarkStart w:id="70" w:name="_Toc119074670"/>
      <w:r>
        <w:lastRenderedPageBreak/>
        <w:t xml:space="preserve">5.5.4. WG (Wave Guided) synthesis with </w:t>
      </w:r>
      <w:proofErr w:type="spellStart"/>
      <w:r>
        <w:t>CSound</w:t>
      </w:r>
      <w:bookmarkEnd w:id="70"/>
      <w:proofErr w:type="spellEnd"/>
    </w:p>
    <w:p w14:paraId="5BBC1A67" w14:textId="7988F437" w:rsidR="00252814" w:rsidRPr="00252814" w:rsidRDefault="00252814" w:rsidP="00252814">
      <w:r>
        <w:t xml:space="preserve">Apart from using FM synthesis, </w:t>
      </w:r>
      <w:r w:rsidR="007469A3">
        <w:t xml:space="preserve">there are other methods </w:t>
      </w:r>
      <w:r w:rsidR="00A8545B">
        <w:t xml:space="preserve">explored </w:t>
      </w:r>
      <w:r w:rsidR="007469A3">
        <w:t xml:space="preserve">to produce sound using wave guided synthesis. The </w:t>
      </w:r>
      <w:proofErr w:type="spellStart"/>
      <w:r w:rsidR="007469A3">
        <w:t>wgclar</w:t>
      </w:r>
      <w:proofErr w:type="spellEnd"/>
      <w:r w:rsidR="007469A3">
        <w:t xml:space="preserve"> opcode is explored here which allows us to create a tone like a clarinet, using a physical model developed from Perry Cook. </w:t>
      </w:r>
      <w:r w:rsidR="009E1F87">
        <w:t xml:space="preserve">The implemented </w:t>
      </w:r>
      <w:proofErr w:type="spellStart"/>
      <w:r w:rsidR="009E1F87">
        <w:t>csd</w:t>
      </w:r>
      <w:proofErr w:type="spellEnd"/>
      <w:r w:rsidR="009E1F87">
        <w:t xml:space="preserve"> file is shown in Figure 25.</w:t>
      </w:r>
    </w:p>
    <w:p w14:paraId="0CD205C9" w14:textId="77777777" w:rsidR="00CE126C" w:rsidRDefault="007469A3" w:rsidP="00CE126C">
      <w:pPr>
        <w:keepNext/>
        <w:spacing w:before="240"/>
        <w:jc w:val="center"/>
      </w:pPr>
      <w:r w:rsidRPr="007469A3">
        <w:rPr>
          <w:noProof/>
        </w:rPr>
        <w:drawing>
          <wp:inline distT="0" distB="0" distL="0" distR="0" wp14:anchorId="018FD9C3" wp14:editId="6D829BD1">
            <wp:extent cx="4377447" cy="4544281"/>
            <wp:effectExtent l="0" t="0" r="0" b="0"/>
            <wp:docPr id="52" name="Picture 5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ext&#10;&#10;Description automatically generated"/>
                    <pic:cNvPicPr/>
                  </pic:nvPicPr>
                  <pic:blipFill>
                    <a:blip r:embed="rId39">
                      <a:clrChange>
                        <a:clrFrom>
                          <a:srgbClr val="F9F9F9"/>
                        </a:clrFrom>
                        <a:clrTo>
                          <a:srgbClr val="F9F9F9">
                            <a:alpha val="0"/>
                          </a:srgbClr>
                        </a:clrTo>
                      </a:clrChange>
                    </a:blip>
                    <a:stretch>
                      <a:fillRect/>
                    </a:stretch>
                  </pic:blipFill>
                  <pic:spPr>
                    <a:xfrm>
                      <a:off x="0" y="0"/>
                      <a:ext cx="4381893" cy="4548897"/>
                    </a:xfrm>
                    <a:prstGeom prst="rect">
                      <a:avLst/>
                    </a:prstGeom>
                  </pic:spPr>
                </pic:pic>
              </a:graphicData>
            </a:graphic>
          </wp:inline>
        </w:drawing>
      </w:r>
    </w:p>
    <w:p w14:paraId="51E709C5" w14:textId="039D4A84" w:rsidR="00F3043C" w:rsidRDefault="00CE126C" w:rsidP="00CE126C">
      <w:pPr>
        <w:pStyle w:val="Caption"/>
      </w:pPr>
      <w:bookmarkStart w:id="71" w:name="_Toc119074711"/>
      <w:r>
        <w:t xml:space="preserve">Figure </w:t>
      </w:r>
      <w:fldSimple w:instr=" SEQ Figure \* ARABIC ">
        <w:r w:rsidR="009E1F87">
          <w:rPr>
            <w:noProof/>
          </w:rPr>
          <w:t>25</w:t>
        </w:r>
      </w:fldSimple>
      <w:r>
        <w:t xml:space="preserve">. A </w:t>
      </w:r>
      <w:proofErr w:type="spellStart"/>
      <w:r>
        <w:t>csd</w:t>
      </w:r>
      <w:proofErr w:type="spellEnd"/>
      <w:r>
        <w:t xml:space="preserve"> file that generate a sound </w:t>
      </w:r>
      <w:proofErr w:type="gramStart"/>
      <w:r>
        <w:t>similar to</w:t>
      </w:r>
      <w:proofErr w:type="gramEnd"/>
      <w:r>
        <w:t xml:space="preserve"> a clarinet</w:t>
      </w:r>
      <w:bookmarkEnd w:id="71"/>
    </w:p>
    <w:p w14:paraId="581690D4" w14:textId="77777777" w:rsidR="00CE126C" w:rsidRDefault="00CE126C" w:rsidP="00DD60CB">
      <w:pPr>
        <w:spacing w:before="240"/>
      </w:pPr>
    </w:p>
    <w:p w14:paraId="1AD9862B" w14:textId="42EEA401" w:rsidR="007469A3" w:rsidRDefault="00A8545B" w:rsidP="00DD60CB">
      <w:pPr>
        <w:spacing w:before="240"/>
      </w:pPr>
      <w:r>
        <w:t>The</w:t>
      </w:r>
      <w:r w:rsidR="007469A3">
        <w:t xml:space="preserve"> </w:t>
      </w:r>
      <w:proofErr w:type="spellStart"/>
      <w:r w:rsidR="007469A3">
        <w:t>kfreq</w:t>
      </w:r>
      <w:proofErr w:type="spellEnd"/>
      <w:r w:rsidR="007469A3">
        <w:t xml:space="preserve"> and </w:t>
      </w:r>
      <w:proofErr w:type="spellStart"/>
      <w:r w:rsidR="007469A3">
        <w:t>kamp</w:t>
      </w:r>
      <w:proofErr w:type="spellEnd"/>
      <w:r w:rsidR="007469A3">
        <w:t xml:space="preserve"> </w:t>
      </w:r>
      <w:r>
        <w:t>variables</w:t>
      </w:r>
      <w:r w:rsidR="007469A3">
        <w:t xml:space="preserve"> will be passed from the </w:t>
      </w:r>
      <w:proofErr w:type="spellStart"/>
      <w:r w:rsidR="007469A3">
        <w:t>LibrarySound.cs</w:t>
      </w:r>
      <w:proofErr w:type="spellEnd"/>
      <w:r>
        <w:t xml:space="preserve"> to control frequency and amplitude and</w:t>
      </w:r>
      <w:r w:rsidR="008F49A7">
        <w:t xml:space="preserve"> </w:t>
      </w:r>
      <w:r>
        <w:t>t</w:t>
      </w:r>
      <w:r w:rsidR="008F49A7">
        <w:t xml:space="preserve">he </w:t>
      </w:r>
      <w:r>
        <w:t>remaining</w:t>
      </w:r>
      <w:r w:rsidR="008F49A7">
        <w:t xml:space="preserve"> parameter will </w:t>
      </w:r>
      <w:r>
        <w:t>determine how would the clarinet sound.</w:t>
      </w:r>
    </w:p>
    <w:p w14:paraId="1536755D" w14:textId="77777777" w:rsidR="00A8545B" w:rsidRDefault="00A8545B" w:rsidP="00A8545B">
      <w:pPr>
        <w:pStyle w:val="Heading3"/>
      </w:pPr>
    </w:p>
    <w:p w14:paraId="13014302" w14:textId="77777777" w:rsidR="00A8545B" w:rsidRDefault="00A8545B" w:rsidP="00A8545B">
      <w:pPr>
        <w:pStyle w:val="Heading3"/>
      </w:pPr>
    </w:p>
    <w:p w14:paraId="0A8A81A7" w14:textId="65D23CF3" w:rsidR="00A8545B" w:rsidRDefault="00A8545B" w:rsidP="00A8545B">
      <w:r>
        <w:br/>
      </w:r>
    </w:p>
    <w:p w14:paraId="4D7922C6" w14:textId="3B37E05E" w:rsidR="00A8545B" w:rsidRDefault="00A8545B" w:rsidP="00A8545B"/>
    <w:p w14:paraId="33C65EBE" w14:textId="77777777" w:rsidR="00A8545B" w:rsidRDefault="00A8545B" w:rsidP="00A8545B"/>
    <w:p w14:paraId="728A633E" w14:textId="1910AF6A" w:rsidR="00A8545B" w:rsidRDefault="00A8545B" w:rsidP="00A8545B">
      <w:pPr>
        <w:pStyle w:val="Heading3"/>
      </w:pPr>
      <w:bookmarkStart w:id="72" w:name="_Toc119074671"/>
      <w:r>
        <w:lastRenderedPageBreak/>
        <w:t xml:space="preserve">5.5.5. </w:t>
      </w:r>
      <w:r w:rsidR="004F20C2">
        <w:t>Update User Interface</w:t>
      </w:r>
      <w:bookmarkEnd w:id="72"/>
    </w:p>
    <w:p w14:paraId="40D53F5A" w14:textId="3573EBD5" w:rsidR="004F20C2" w:rsidRDefault="004F20C2" w:rsidP="004F20C2">
      <w:r>
        <w:t xml:space="preserve">With the implementation of </w:t>
      </w:r>
      <w:proofErr w:type="spellStart"/>
      <w:r>
        <w:t>Csound</w:t>
      </w:r>
      <w:proofErr w:type="spellEnd"/>
      <w:r>
        <w:t xml:space="preserve"> Library,</w:t>
      </w:r>
      <w:r w:rsidR="009E1F87">
        <w:t xml:space="preserve"> </w:t>
      </w:r>
      <w:r w:rsidR="009E1F87">
        <w:t xml:space="preserve">more interfaces had been added as shown in Figure 26. </w:t>
      </w:r>
      <w:r>
        <w:t xml:space="preserve">A new </w:t>
      </w:r>
      <w:r w:rsidR="003E6E06">
        <w:t>drop-down</w:t>
      </w:r>
      <w:r>
        <w:t xml:space="preserve"> option to select </w:t>
      </w:r>
      <w:r w:rsidR="003E6E06">
        <w:t xml:space="preserve">between the </w:t>
      </w:r>
      <w:r>
        <w:t xml:space="preserve">different </w:t>
      </w:r>
      <w:proofErr w:type="spellStart"/>
      <w:r>
        <w:t>Csound</w:t>
      </w:r>
      <w:proofErr w:type="spellEnd"/>
      <w:r>
        <w:t xml:space="preserve"> instrument</w:t>
      </w:r>
      <w:r w:rsidR="003E6E06">
        <w:t>s</w:t>
      </w:r>
      <w:r>
        <w:t xml:space="preserve"> is implemented. Additionally, the option to toggle between Unity default library and </w:t>
      </w:r>
      <w:proofErr w:type="spellStart"/>
      <w:r>
        <w:t>Csound</w:t>
      </w:r>
      <w:proofErr w:type="spellEnd"/>
      <w:r>
        <w:t xml:space="preserve"> Library is also implemented.</w:t>
      </w:r>
    </w:p>
    <w:p w14:paraId="7854FAF4" w14:textId="77777777" w:rsidR="00CE126C" w:rsidRDefault="00F32F96" w:rsidP="00CE126C">
      <w:pPr>
        <w:keepNext/>
        <w:jc w:val="center"/>
      </w:pPr>
      <w:r w:rsidRPr="00F32F96">
        <w:rPr>
          <w:noProof/>
        </w:rPr>
        <w:drawing>
          <wp:inline distT="0" distB="0" distL="0" distR="0" wp14:anchorId="5BEACAD2" wp14:editId="3AC8F642">
            <wp:extent cx="1938270" cy="2638609"/>
            <wp:effectExtent l="0" t="0" r="508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40"/>
                    <a:stretch>
                      <a:fillRect/>
                    </a:stretch>
                  </pic:blipFill>
                  <pic:spPr>
                    <a:xfrm>
                      <a:off x="0" y="0"/>
                      <a:ext cx="1949348" cy="2653690"/>
                    </a:xfrm>
                    <a:prstGeom prst="rect">
                      <a:avLst/>
                    </a:prstGeom>
                  </pic:spPr>
                </pic:pic>
              </a:graphicData>
            </a:graphic>
          </wp:inline>
        </w:drawing>
      </w:r>
    </w:p>
    <w:p w14:paraId="0DE280CC" w14:textId="24846691" w:rsidR="00571095" w:rsidRPr="00571095" w:rsidRDefault="00CE126C" w:rsidP="009E1F87">
      <w:pPr>
        <w:pStyle w:val="Caption"/>
      </w:pPr>
      <w:bookmarkStart w:id="73" w:name="_Toc119074712"/>
      <w:r>
        <w:t xml:space="preserve">Figure </w:t>
      </w:r>
      <w:fldSimple w:instr=" SEQ Figure \* ARABIC ">
        <w:r w:rsidR="009E1F87">
          <w:rPr>
            <w:noProof/>
          </w:rPr>
          <w:t>26</w:t>
        </w:r>
      </w:fldSimple>
      <w:r w:rsidR="004A1981">
        <w:t>.</w:t>
      </w:r>
      <w:r>
        <w:t xml:space="preserve"> Additional User Interface t</w:t>
      </w:r>
      <w:r w:rsidR="004A1981">
        <w:t>o</w:t>
      </w:r>
      <w:r>
        <w:t xml:space="preserve"> toggle between Unity default library and </w:t>
      </w:r>
      <w:proofErr w:type="spellStart"/>
      <w:r>
        <w:t>CSound</w:t>
      </w:r>
      <w:proofErr w:type="spellEnd"/>
      <w:r>
        <w:t xml:space="preserve"> library.</w:t>
      </w:r>
      <w:bookmarkEnd w:id="73"/>
    </w:p>
    <w:p w14:paraId="21343B17" w14:textId="3180B425" w:rsidR="009E1F87" w:rsidRDefault="009E1F87" w:rsidP="007E6FD2">
      <w:pPr>
        <w:pStyle w:val="Heading2"/>
      </w:pPr>
    </w:p>
    <w:p w14:paraId="318BB460" w14:textId="5793A4E9" w:rsidR="009E1F87" w:rsidRDefault="009E1F87" w:rsidP="009E1F87"/>
    <w:p w14:paraId="562A56E9" w14:textId="31550170" w:rsidR="009E1F87" w:rsidRDefault="009E1F87" w:rsidP="009E1F87"/>
    <w:p w14:paraId="2524E288" w14:textId="131341C4" w:rsidR="009E1F87" w:rsidRDefault="009E1F87" w:rsidP="009E1F87"/>
    <w:p w14:paraId="64CEC52E" w14:textId="6B6F72C4" w:rsidR="009E1F87" w:rsidRDefault="009E1F87" w:rsidP="009E1F87"/>
    <w:p w14:paraId="2D92A91D" w14:textId="6E6E8431" w:rsidR="009E1F87" w:rsidRDefault="009E1F87" w:rsidP="009E1F87"/>
    <w:p w14:paraId="20D230A8" w14:textId="3AA16364" w:rsidR="009E1F87" w:rsidRDefault="009E1F87" w:rsidP="009E1F87"/>
    <w:p w14:paraId="5C6EBC4F" w14:textId="1F3AF965" w:rsidR="009E1F87" w:rsidRDefault="009E1F87" w:rsidP="009E1F87"/>
    <w:p w14:paraId="347E513D" w14:textId="6CFF57D1" w:rsidR="009E1F87" w:rsidRDefault="009E1F87" w:rsidP="009E1F87"/>
    <w:p w14:paraId="1AD8D1C8" w14:textId="0AF4AC04" w:rsidR="009E1F87" w:rsidRDefault="009E1F87" w:rsidP="009E1F87"/>
    <w:p w14:paraId="6777DE6E" w14:textId="77777777" w:rsidR="009E1F87" w:rsidRPr="009E1F87" w:rsidRDefault="009E1F87" w:rsidP="009E1F87"/>
    <w:p w14:paraId="759D674D" w14:textId="627E4544" w:rsidR="003E6E06" w:rsidRPr="004F20C2" w:rsidRDefault="003E6E06" w:rsidP="007E6FD2">
      <w:pPr>
        <w:pStyle w:val="Heading2"/>
      </w:pPr>
      <w:bookmarkStart w:id="74" w:name="_Toc119074672"/>
      <w:r>
        <w:lastRenderedPageBreak/>
        <w:t>5</w:t>
      </w:r>
      <w:r w:rsidR="007E6FD2">
        <w:t>.</w:t>
      </w:r>
      <w:r>
        <w:t>6 Customised Starting Frequency</w:t>
      </w:r>
      <w:bookmarkEnd w:id="74"/>
    </w:p>
    <w:p w14:paraId="03E99EF8" w14:textId="4DC9CED9" w:rsidR="0049760A" w:rsidRDefault="0049760A" w:rsidP="00A8545B">
      <w:r>
        <w:t xml:space="preserve">Currently, all instruments </w:t>
      </w:r>
      <w:r w:rsidR="000808B6">
        <w:t>can be played from a minimum</w:t>
      </w:r>
      <w:r>
        <w:t xml:space="preserve"> frequency of 440Hz. This caused some instrument to sound strange. For example, a </w:t>
      </w:r>
      <w:r w:rsidR="00FE44B3">
        <w:t>Tubular</w:t>
      </w:r>
      <w:r>
        <w:t xml:space="preserve"> bell would sound strange if the frequency</w:t>
      </w:r>
      <w:r w:rsidR="000808B6">
        <w:t xml:space="preserve"> played</w:t>
      </w:r>
      <w:r>
        <w:t xml:space="preserve"> is below 880Hz.</w:t>
      </w:r>
    </w:p>
    <w:p w14:paraId="23CC25ED" w14:textId="1529531A" w:rsidR="00A8545B" w:rsidRPr="00A8545B" w:rsidRDefault="0049760A" w:rsidP="00A8545B">
      <w:r>
        <w:t xml:space="preserve">Therefore, additional code is added into the </w:t>
      </w:r>
      <w:proofErr w:type="spellStart"/>
      <w:r>
        <w:t>LibrarySound.cs</w:t>
      </w:r>
      <w:proofErr w:type="spellEnd"/>
      <w:r>
        <w:t xml:space="preserve"> to be able to change the starting frequency variable in UnitySoundLeap.cs, depending on the instrument that the user had selected.</w:t>
      </w:r>
      <w:r w:rsidR="000808B6">
        <w:t xml:space="preserve"> </w:t>
      </w:r>
    </w:p>
    <w:p w14:paraId="6C2755C0" w14:textId="77777777" w:rsidR="009E1F87" w:rsidRDefault="009E1F87" w:rsidP="009E1F87">
      <w:pPr>
        <w:pStyle w:val="Heading2"/>
      </w:pPr>
    </w:p>
    <w:p w14:paraId="7C9D1F03" w14:textId="5CBD7B12" w:rsidR="009E1F87" w:rsidRDefault="009E1F87" w:rsidP="009E1F87">
      <w:pPr>
        <w:pStyle w:val="Heading2"/>
      </w:pPr>
      <w:bookmarkStart w:id="75" w:name="_Toc119074673"/>
      <w:r w:rsidRPr="00C24E6D">
        <w:t>5.</w:t>
      </w:r>
      <w:r>
        <w:t>7 Play along with background track</w:t>
      </w:r>
      <w:bookmarkEnd w:id="75"/>
      <w:r>
        <w:t xml:space="preserve"> </w:t>
      </w:r>
    </w:p>
    <w:p w14:paraId="32BBBC5D" w14:textId="77777777" w:rsidR="009E1F87" w:rsidRDefault="009E1F87" w:rsidP="009E1F87">
      <w:r>
        <w:t>The Theremin is usually played along with a piano accompaniment. A feature is added for user to select a song from a dropdown bar. Once selected, the corresponding piano score will be shown for user reference. A countdown timer to the first note is also added so the user would know when to start playing.</w:t>
      </w:r>
      <w:r w:rsidRPr="00C24E6D">
        <w:rPr>
          <w:noProof/>
        </w:rPr>
        <w:t xml:space="preserve"> </w:t>
      </w:r>
      <w:r>
        <w:rPr>
          <w:noProof/>
        </w:rPr>
        <w:t>The additional user interface for this feature can be shown in Figure 27.</w:t>
      </w:r>
    </w:p>
    <w:p w14:paraId="31489723" w14:textId="77777777" w:rsidR="009E1F87" w:rsidRDefault="009E1F87" w:rsidP="009E1F87">
      <w:pPr>
        <w:keepNext/>
        <w:jc w:val="center"/>
      </w:pPr>
      <w:r w:rsidRPr="00C24E6D">
        <w:drawing>
          <wp:inline distT="0" distB="0" distL="0" distR="0" wp14:anchorId="4938C37D" wp14:editId="21B073D2">
            <wp:extent cx="2609850" cy="2427768"/>
            <wp:effectExtent l="0" t="0" r="0" b="0"/>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41"/>
                    <a:stretch>
                      <a:fillRect/>
                    </a:stretch>
                  </pic:blipFill>
                  <pic:spPr>
                    <a:xfrm>
                      <a:off x="0" y="0"/>
                      <a:ext cx="2616070" cy="2433554"/>
                    </a:xfrm>
                    <a:prstGeom prst="rect">
                      <a:avLst/>
                    </a:prstGeom>
                  </pic:spPr>
                </pic:pic>
              </a:graphicData>
            </a:graphic>
          </wp:inline>
        </w:drawing>
      </w:r>
    </w:p>
    <w:p w14:paraId="4E7F8E90" w14:textId="3CB4513F" w:rsidR="009E1F87" w:rsidRDefault="009E1F87" w:rsidP="009E1F87">
      <w:pPr>
        <w:pStyle w:val="Caption"/>
      </w:pPr>
      <w:bookmarkStart w:id="76" w:name="_Toc119074713"/>
      <w:r>
        <w:t xml:space="preserve">Figure </w:t>
      </w:r>
      <w:fldSimple w:instr=" SEQ Figure \* ARABIC ">
        <w:r>
          <w:rPr>
            <w:noProof/>
          </w:rPr>
          <w:t>27</w:t>
        </w:r>
      </w:fldSimple>
      <w:r>
        <w:t xml:space="preserve">. </w:t>
      </w:r>
      <w:r w:rsidRPr="002F4D81">
        <w:t>User Interface for background track</w:t>
      </w:r>
      <w:bookmarkEnd w:id="76"/>
    </w:p>
    <w:p w14:paraId="5D7A5ADD" w14:textId="6F7CE509" w:rsidR="00F3043C" w:rsidRDefault="00F3043C" w:rsidP="009E1F87">
      <w:pPr>
        <w:pStyle w:val="Caption"/>
      </w:pPr>
    </w:p>
    <w:p w14:paraId="3801C63F" w14:textId="371F3940" w:rsidR="00F806B1" w:rsidRDefault="00F806B1" w:rsidP="00DD60CB">
      <w:pPr>
        <w:spacing w:before="240"/>
      </w:pPr>
    </w:p>
    <w:p w14:paraId="04320C02" w14:textId="6C9DB5A0" w:rsidR="00F806B1" w:rsidRDefault="00F806B1" w:rsidP="00DD60CB">
      <w:pPr>
        <w:spacing w:before="240"/>
      </w:pPr>
    </w:p>
    <w:p w14:paraId="794DAFDC" w14:textId="34608B20" w:rsidR="009E1F87" w:rsidRDefault="009E1F87" w:rsidP="00DD60CB">
      <w:pPr>
        <w:spacing w:before="240"/>
      </w:pPr>
    </w:p>
    <w:p w14:paraId="76C61C5E" w14:textId="77777777" w:rsidR="009E1F87" w:rsidRDefault="009E1F87" w:rsidP="00DD60CB">
      <w:pPr>
        <w:spacing w:before="240"/>
      </w:pPr>
    </w:p>
    <w:p w14:paraId="07446816" w14:textId="77777777" w:rsidR="00571095" w:rsidRDefault="00571095" w:rsidP="00DD60CB">
      <w:pPr>
        <w:spacing w:before="240"/>
      </w:pPr>
    </w:p>
    <w:p w14:paraId="32210482" w14:textId="77777777" w:rsidR="00EE422C" w:rsidRPr="00EE422C" w:rsidRDefault="003A4BA3" w:rsidP="005C5141">
      <w:pPr>
        <w:pStyle w:val="Heading1"/>
      </w:pPr>
      <w:bookmarkStart w:id="77" w:name="_Toc119074674"/>
      <w:r w:rsidRPr="00ED7397">
        <w:lastRenderedPageBreak/>
        <w:t>Implementation Issue</w:t>
      </w:r>
      <w:r w:rsidR="00EE422C">
        <w:t>s</w:t>
      </w:r>
      <w:bookmarkEnd w:id="77"/>
    </w:p>
    <w:p w14:paraId="0FDB97FA" w14:textId="4598E73B" w:rsidR="00814206" w:rsidRPr="00ED7397" w:rsidRDefault="00814206" w:rsidP="005C5141">
      <w:pPr>
        <w:pStyle w:val="Heading2"/>
        <w:numPr>
          <w:ilvl w:val="1"/>
          <w:numId w:val="8"/>
        </w:numPr>
      </w:pPr>
      <w:bookmarkStart w:id="78" w:name="_Toc119074675"/>
      <w:r w:rsidRPr="00ED7397">
        <w:t>Lag Issues</w:t>
      </w:r>
      <w:bookmarkEnd w:id="78"/>
    </w:p>
    <w:p w14:paraId="44ECC969" w14:textId="3E6E635D" w:rsidR="003750DC" w:rsidRDefault="003750DC" w:rsidP="005C5141">
      <w:r w:rsidRPr="00ED7397">
        <w:t xml:space="preserve">Certain issues such as lags occurs when using the software, and the frame rate </w:t>
      </w:r>
      <w:r w:rsidR="00814206" w:rsidRPr="00ED7397">
        <w:t xml:space="preserve">dropped to </w:t>
      </w:r>
      <w:r w:rsidRPr="00ED7397">
        <w:t>10-20</w:t>
      </w:r>
      <w:r w:rsidR="00814206" w:rsidRPr="00ED7397">
        <w:t xml:space="preserve"> frame per seconds (FPS)</w:t>
      </w:r>
      <w:r w:rsidRPr="00ED7397">
        <w:t xml:space="preserve">. This usually happens when the </w:t>
      </w:r>
      <w:r w:rsidR="005F6841">
        <w:t>user computer</w:t>
      </w:r>
      <w:r w:rsidRPr="00ED7397">
        <w:t xml:space="preserve"> did not shutdown or restart for a few days</w:t>
      </w:r>
      <w:r w:rsidR="005F6841">
        <w:t xml:space="preserve">. </w:t>
      </w:r>
      <w:r w:rsidR="00814206" w:rsidRPr="00ED7397">
        <w:t xml:space="preserve">This is quite common even when developing games in Unity, and the fps is extremely low when the </w:t>
      </w:r>
      <w:r w:rsidR="005F6841">
        <w:t>computer</w:t>
      </w:r>
      <w:r w:rsidR="00814206" w:rsidRPr="00ED7397">
        <w:t xml:space="preserve"> had operated for a long time. This issue can be solved by restarting the </w:t>
      </w:r>
      <w:r w:rsidR="005F6841">
        <w:t>user computer</w:t>
      </w:r>
      <w:r w:rsidR="00814206" w:rsidRPr="00ED7397">
        <w:t xml:space="preserve"> and start </w:t>
      </w:r>
      <w:r w:rsidR="005F6841">
        <w:t>open the</w:t>
      </w:r>
      <w:r w:rsidR="00814206" w:rsidRPr="00ED7397">
        <w:t xml:space="preserve"> software again. This allows the software to be able to run at a normal speed o</w:t>
      </w:r>
      <w:r w:rsidR="005F6841">
        <w:t>f</w:t>
      </w:r>
      <w:r w:rsidR="00814206" w:rsidRPr="00ED7397">
        <w:t xml:space="preserve"> 200-300 fps again.</w:t>
      </w:r>
    </w:p>
    <w:p w14:paraId="2BE6AABF" w14:textId="3C5EA8A6" w:rsidR="00571095" w:rsidRPr="00ED7397" w:rsidRDefault="00571095" w:rsidP="005C5141">
      <w:r>
        <w:t xml:space="preserve">Another lag issues happened when headphone </w:t>
      </w:r>
      <w:r w:rsidR="00573812">
        <w:t>is</w:t>
      </w:r>
      <w:r>
        <w:t xml:space="preserve"> used</w:t>
      </w:r>
      <w:r w:rsidR="00573812">
        <w:t xml:space="preserve"> when testing the software. It will cause a high latency when generating sound. Therefore, no external speaker or headphone should be plugged </w:t>
      </w:r>
      <w:proofErr w:type="gramStart"/>
      <w:r w:rsidR="00573812">
        <w:t>in</w:t>
      </w:r>
      <w:proofErr w:type="gramEnd"/>
      <w:r w:rsidR="00573812">
        <w:t xml:space="preserve"> and only internal speaker should be used,</w:t>
      </w:r>
    </w:p>
    <w:p w14:paraId="1CCB250B" w14:textId="46E94E44" w:rsidR="00814206" w:rsidRPr="00ED7397" w:rsidRDefault="00814206" w:rsidP="005C5141">
      <w:pPr>
        <w:pStyle w:val="Heading2"/>
        <w:numPr>
          <w:ilvl w:val="1"/>
          <w:numId w:val="8"/>
        </w:numPr>
      </w:pPr>
      <w:bookmarkStart w:id="79" w:name="_Toc119074676"/>
      <w:r w:rsidRPr="00ED7397">
        <w:t>Hardware Issue</w:t>
      </w:r>
      <w:bookmarkEnd w:id="79"/>
    </w:p>
    <w:p w14:paraId="4D7A781D" w14:textId="6659D9D3" w:rsidR="00814206" w:rsidRDefault="00814206" w:rsidP="005C5141">
      <w:r w:rsidRPr="00ED7397">
        <w:t xml:space="preserve">Occasionally, the leap motion will </w:t>
      </w:r>
      <w:r w:rsidR="0076499D" w:rsidRPr="00ED7397">
        <w:t xml:space="preserve">stop working when the software is developing and testing with Unity. The leap motion controller is not able to track anything and lose its connection. Plugging out and plugging in the leap motion controller would not solve the problem. The only solution is to restart Unity again and the leap motion controller can </w:t>
      </w:r>
      <w:r w:rsidR="001F6A14" w:rsidRPr="00ED7397">
        <w:t xml:space="preserve">then </w:t>
      </w:r>
      <w:r w:rsidR="0076499D" w:rsidRPr="00ED7397">
        <w:t>be connected once again.</w:t>
      </w:r>
    </w:p>
    <w:p w14:paraId="24943174" w14:textId="27E792FA" w:rsidR="005F6841" w:rsidRDefault="002761F6" w:rsidP="002761F6">
      <w:pPr>
        <w:pStyle w:val="Heading2"/>
        <w:numPr>
          <w:ilvl w:val="1"/>
          <w:numId w:val="8"/>
        </w:numPr>
      </w:pPr>
      <w:bookmarkStart w:id="80" w:name="_Toc119074677"/>
      <w:r>
        <w:t>Heat Issue</w:t>
      </w:r>
      <w:bookmarkEnd w:id="80"/>
    </w:p>
    <w:p w14:paraId="5A7DD1D4" w14:textId="0DC46E46" w:rsidR="002761F6" w:rsidRPr="002761F6" w:rsidRDefault="002761F6" w:rsidP="002761F6">
      <w:r>
        <w:t xml:space="preserve">Using the Leap Motion for a long period of time would cause the hardware to feel hot. </w:t>
      </w:r>
      <w:r w:rsidR="00C661B6">
        <w:t>This may introduce some lag in the software. A good practice would be unplugging the Leap Motion for a while after using it for around 30 minutes.</w:t>
      </w:r>
    </w:p>
    <w:p w14:paraId="16E131FF" w14:textId="5847D2E9" w:rsidR="000C494F" w:rsidRDefault="000C494F" w:rsidP="005C5141"/>
    <w:p w14:paraId="5673153A" w14:textId="52C59645" w:rsidR="000C494F" w:rsidRDefault="000C494F" w:rsidP="005C5141"/>
    <w:p w14:paraId="0122BD25" w14:textId="62656792" w:rsidR="000C494F" w:rsidRDefault="000C494F" w:rsidP="005C5141"/>
    <w:p w14:paraId="67432C2C" w14:textId="29921207" w:rsidR="007A38E0" w:rsidRDefault="007A38E0" w:rsidP="005C5141"/>
    <w:p w14:paraId="63CA6D62" w14:textId="67D33672" w:rsidR="007A38E0" w:rsidRDefault="007A38E0" w:rsidP="005C5141"/>
    <w:p w14:paraId="2CDC9832" w14:textId="25C77568" w:rsidR="007A38E0" w:rsidRDefault="007A38E0" w:rsidP="005C5141"/>
    <w:p w14:paraId="6FEFD5F1" w14:textId="5EEF8379" w:rsidR="007A38E0" w:rsidRDefault="007A38E0" w:rsidP="005C5141"/>
    <w:p w14:paraId="25939BCA" w14:textId="2ACC5E44" w:rsidR="007A38E0" w:rsidRDefault="007A38E0" w:rsidP="005C5141"/>
    <w:p w14:paraId="443B1093" w14:textId="28F7A4CE" w:rsidR="007A38E0" w:rsidRDefault="007A38E0" w:rsidP="005C5141"/>
    <w:p w14:paraId="001A2028" w14:textId="05504D11" w:rsidR="007A38E0" w:rsidRDefault="007A38E0" w:rsidP="005C5141"/>
    <w:p w14:paraId="69FC1EA0" w14:textId="07CF5C20" w:rsidR="007A38E0" w:rsidRDefault="007A38E0" w:rsidP="007A38E0">
      <w:pPr>
        <w:pStyle w:val="Heading1"/>
      </w:pPr>
      <w:bookmarkStart w:id="81" w:name="_Toc119074678"/>
      <w:r>
        <w:lastRenderedPageBreak/>
        <w:t xml:space="preserve">Performance </w:t>
      </w:r>
      <w:r w:rsidR="003900F6">
        <w:t>Measurement</w:t>
      </w:r>
      <w:bookmarkEnd w:id="81"/>
    </w:p>
    <w:p w14:paraId="4C4AD536" w14:textId="148CA134" w:rsidR="007A38E0" w:rsidRDefault="007A38E0" w:rsidP="007A38E0">
      <w:proofErr w:type="spellStart"/>
      <w:r>
        <w:t>Csound</w:t>
      </w:r>
      <w:proofErr w:type="spellEnd"/>
      <w:r>
        <w:t xml:space="preserve"> library proved to be successfully to be able to generate </w:t>
      </w:r>
      <w:r w:rsidR="003900F6">
        <w:t xml:space="preserve">a more variety </w:t>
      </w:r>
      <w:r w:rsidR="00FE44B3">
        <w:t xml:space="preserve">of </w:t>
      </w:r>
      <w:r>
        <w:t xml:space="preserve">sound in Unity. </w:t>
      </w:r>
      <w:r w:rsidR="003900F6">
        <w:t>However,</w:t>
      </w:r>
      <w:r>
        <w:t xml:space="preserve"> using an external library would introduce additional latency</w:t>
      </w:r>
      <w:r w:rsidR="003900F6">
        <w:t>, therefore we aimed to investigate how much additional latency is introduced.</w:t>
      </w:r>
    </w:p>
    <w:p w14:paraId="063DBF71" w14:textId="62B69E18" w:rsidR="003900F6" w:rsidRDefault="00E336A6" w:rsidP="003900F6">
      <w:pPr>
        <w:pStyle w:val="Heading2"/>
        <w:numPr>
          <w:ilvl w:val="1"/>
          <w:numId w:val="8"/>
        </w:numPr>
      </w:pPr>
      <w:bookmarkStart w:id="82" w:name="_Toc119074679"/>
      <w:r>
        <w:t>Procedures for m</w:t>
      </w:r>
      <w:r w:rsidR="003900F6">
        <w:t>easur</w:t>
      </w:r>
      <w:r>
        <w:t>ing</w:t>
      </w:r>
      <w:r w:rsidR="003900F6">
        <w:t xml:space="preserve"> performance</w:t>
      </w:r>
      <w:bookmarkEnd w:id="82"/>
    </w:p>
    <w:p w14:paraId="65144F8B" w14:textId="2E477EF2" w:rsidR="00DE2833" w:rsidRDefault="00E336A6" w:rsidP="005C5141">
      <w:r w:rsidRPr="00E336A6">
        <w:t>An experiment is conducted to assess</w:t>
      </w:r>
      <w:r>
        <w:t xml:space="preserve"> the</w:t>
      </w:r>
      <w:r w:rsidRPr="00E336A6">
        <w:t xml:space="preserve"> performance with BPM</w:t>
      </w:r>
      <w:r w:rsidR="00573812">
        <w:t xml:space="preserve"> </w:t>
      </w:r>
      <w:r>
        <w:t>(beat per minute)</w:t>
      </w:r>
      <w:r w:rsidRPr="00E336A6">
        <w:t xml:space="preserve"> as the primary determinant.  </w:t>
      </w:r>
      <w:r w:rsidR="002328BE">
        <w:t xml:space="preserve">A </w:t>
      </w:r>
      <w:r w:rsidR="00DE2833">
        <w:t>simple soundtrack</w:t>
      </w:r>
      <w:r w:rsidR="002328BE">
        <w:t xml:space="preserve"> arrangement </w:t>
      </w:r>
      <w:r w:rsidRPr="00E336A6">
        <w:t>is composed using Garage Band with an iPad.</w:t>
      </w:r>
      <w:r w:rsidR="00DE2833">
        <w:t xml:space="preserve"> It is important to be familiarized with the song so that the only latency is from the software itself, and not from the delayed human reaction. </w:t>
      </w:r>
    </w:p>
    <w:p w14:paraId="001D865E" w14:textId="6B7D520A" w:rsidR="000C494F" w:rsidRDefault="00E336A6" w:rsidP="005C5141">
      <w:r w:rsidRPr="00E336A6">
        <w:t xml:space="preserve">The soundtrack can be looped in Garage Band at the desired tempo. The tempo is initially set to 150. We used the Unity default </w:t>
      </w:r>
      <w:proofErr w:type="spellStart"/>
      <w:proofErr w:type="gramStart"/>
      <w:r w:rsidRPr="00E336A6">
        <w:t>OnAudioFilterRead</w:t>
      </w:r>
      <w:proofErr w:type="spellEnd"/>
      <w:r w:rsidRPr="00E336A6">
        <w:t>(</w:t>
      </w:r>
      <w:proofErr w:type="gramEnd"/>
      <w:r w:rsidRPr="00E336A6">
        <w:t xml:space="preserve">) function to play along with the soundtrack from the garage band. Each time we can play along </w:t>
      </w:r>
      <w:r w:rsidR="002328BE">
        <w:t xml:space="preserve">successfully </w:t>
      </w:r>
      <w:r w:rsidRPr="00E336A6">
        <w:t xml:space="preserve">with the garage band soundtrack, the tempo will </w:t>
      </w:r>
      <w:r w:rsidR="00DE2833" w:rsidRPr="00E336A6">
        <w:t>increase</w:t>
      </w:r>
      <w:r w:rsidRPr="00E336A6">
        <w:t xml:space="preserve"> by ten.</w:t>
      </w:r>
    </w:p>
    <w:p w14:paraId="1AF9075E" w14:textId="4806DA4F" w:rsidR="00E336A6" w:rsidRDefault="00E336A6" w:rsidP="005C5141">
      <w:r w:rsidRPr="00E336A6">
        <w:t xml:space="preserve">This continues until our software's latency </w:t>
      </w:r>
      <w:r w:rsidR="00DE2833">
        <w:t xml:space="preserve">causes us to be </w:t>
      </w:r>
      <w:r w:rsidRPr="00E336A6">
        <w:t>unable to keep up with the pace</w:t>
      </w:r>
      <w:r>
        <w:t xml:space="preserve">. </w:t>
      </w:r>
      <w:r w:rsidRPr="00E336A6">
        <w:t>The</w:t>
      </w:r>
      <w:r>
        <w:t xml:space="preserve"> highest tempo will be recorded, and the</w:t>
      </w:r>
      <w:r w:rsidRPr="00E336A6">
        <w:t xml:space="preserve"> experiment will then be repeated using the </w:t>
      </w:r>
      <w:proofErr w:type="spellStart"/>
      <w:r w:rsidRPr="00E336A6">
        <w:t>CSound</w:t>
      </w:r>
      <w:proofErr w:type="spellEnd"/>
      <w:r w:rsidRPr="00E336A6">
        <w:t xml:space="preserve"> Library</w:t>
      </w:r>
      <w:r>
        <w:t>.</w:t>
      </w:r>
    </w:p>
    <w:p w14:paraId="2EF38D12" w14:textId="77777777" w:rsidR="00054D93" w:rsidRDefault="00054D93" w:rsidP="005C5141"/>
    <w:p w14:paraId="1BD96310" w14:textId="293B48DF" w:rsidR="00054D93" w:rsidRDefault="00E336A6" w:rsidP="00054D93">
      <w:pPr>
        <w:pStyle w:val="Heading2"/>
        <w:numPr>
          <w:ilvl w:val="1"/>
          <w:numId w:val="8"/>
        </w:numPr>
      </w:pPr>
      <w:bookmarkStart w:id="83" w:name="_Toc119074680"/>
      <w:r>
        <w:t xml:space="preserve">Results of </w:t>
      </w:r>
      <w:r w:rsidR="0026194B">
        <w:t>experiment on measuring performance</w:t>
      </w:r>
      <w:bookmarkEnd w:id="83"/>
    </w:p>
    <w:p w14:paraId="62675D44" w14:textId="4EA6B98F" w:rsidR="009E1F87" w:rsidRPr="009E1F87" w:rsidRDefault="009E1F87" w:rsidP="009E1F87">
      <w:r>
        <w:t xml:space="preserve">All experiments and demonstration </w:t>
      </w:r>
      <w:r w:rsidR="00343627">
        <w:t xml:space="preserve">can be found in this link </w:t>
      </w:r>
      <w:hyperlink r:id="rId42" w:history="1">
        <w:r w:rsidR="00343627" w:rsidRPr="00343627">
          <w:rPr>
            <w:rStyle w:val="Hyperlink"/>
          </w:rPr>
          <w:t>https://tinyurl.com</w:t>
        </w:r>
        <w:r w:rsidR="00343627" w:rsidRPr="00343627">
          <w:rPr>
            <w:rStyle w:val="Hyperlink"/>
          </w:rPr>
          <w:t>/</w:t>
        </w:r>
        <w:r w:rsidR="00343627" w:rsidRPr="00343627">
          <w:rPr>
            <w:rStyle w:val="Hyperlink"/>
          </w:rPr>
          <w:t>yxf62phs</w:t>
        </w:r>
      </w:hyperlink>
      <w:r w:rsidR="00343627">
        <w:t>.</w:t>
      </w:r>
    </w:p>
    <w:p w14:paraId="73251F03" w14:textId="2C9F4CED" w:rsidR="0026194B" w:rsidRDefault="0026194B" w:rsidP="0026194B">
      <w:pPr>
        <w:pStyle w:val="Heading3"/>
        <w:numPr>
          <w:ilvl w:val="2"/>
          <w:numId w:val="8"/>
        </w:numPr>
      </w:pPr>
      <w:bookmarkStart w:id="84" w:name="_Toc119074681"/>
      <w:r>
        <w:t>Experiment 1</w:t>
      </w:r>
      <w:bookmarkEnd w:id="84"/>
    </w:p>
    <w:p w14:paraId="36505C40" w14:textId="26657921" w:rsidR="0026194B" w:rsidRPr="0026194B" w:rsidRDefault="0026194B" w:rsidP="0026194B">
      <w:r>
        <w:t xml:space="preserve">A simple “Twinkle </w:t>
      </w:r>
      <w:proofErr w:type="spellStart"/>
      <w:r>
        <w:t>Twinkle</w:t>
      </w:r>
      <w:proofErr w:type="spellEnd"/>
      <w:r>
        <w:t xml:space="preserve"> Little Star” song is composed in the Garage </w:t>
      </w:r>
      <w:proofErr w:type="gramStart"/>
      <w:r>
        <w:t>Band</w:t>
      </w:r>
      <w:proofErr w:type="gramEnd"/>
      <w:r>
        <w:t xml:space="preserve"> and we are able to play along with it using the Leap Motion Controller. </w:t>
      </w:r>
      <w:r w:rsidR="00DE2833">
        <w:t xml:space="preserve">Both sound libraries </w:t>
      </w:r>
      <w:r w:rsidR="00D37759">
        <w:t>can</w:t>
      </w:r>
      <w:r w:rsidR="00DE2833">
        <w:t xml:space="preserve"> play at a BPM of 240, which </w:t>
      </w:r>
      <w:r w:rsidR="00D37759">
        <w:t>is</w:t>
      </w:r>
      <w:r w:rsidR="00DE2833">
        <w:t xml:space="preserve"> the max</w:t>
      </w:r>
      <w:r w:rsidR="00D37759">
        <w:t xml:space="preserve">imum tempo allowed in the Garage Band. The reason may be because the note transition between the notes is usually 1-2 away. A noticeable delay only happened at the part whereby the note </w:t>
      </w:r>
      <w:r w:rsidR="00573812">
        <w:t>changes</w:t>
      </w:r>
      <w:r w:rsidR="00D37759">
        <w:t xml:space="preserve"> from C to G. Thus, a more detailed experiment </w:t>
      </w:r>
      <w:r w:rsidR="00573812">
        <w:t>must</w:t>
      </w:r>
      <w:r w:rsidR="00D37759">
        <w:t xml:space="preserve"> be conducted.</w:t>
      </w:r>
    </w:p>
    <w:p w14:paraId="60B80C6B" w14:textId="4927B862" w:rsidR="0026194B" w:rsidRDefault="0026194B" w:rsidP="00D37759">
      <w:pPr>
        <w:pStyle w:val="Heading3"/>
        <w:numPr>
          <w:ilvl w:val="2"/>
          <w:numId w:val="8"/>
        </w:numPr>
      </w:pPr>
      <w:bookmarkStart w:id="85" w:name="_Toc119074682"/>
      <w:r>
        <w:t>Experiment 2</w:t>
      </w:r>
      <w:bookmarkEnd w:id="85"/>
    </w:p>
    <w:p w14:paraId="360FF78B" w14:textId="77777777" w:rsidR="00D37759" w:rsidRDefault="00D37759" w:rsidP="00D37759">
      <w:r>
        <w:t xml:space="preserve">Based on experiment 1, We composed a track whereby there are only two notes, C and G. This track will be looping between note C and note G continuously with increasing tempo until we are unable to play along with the pace on the leap motion controller. This experiment focus on changing between two notes that are almost half an octave apart. </w:t>
      </w:r>
    </w:p>
    <w:p w14:paraId="1EA6A713" w14:textId="4AB180DB" w:rsidR="00AC41E9" w:rsidRPr="00D37759" w:rsidRDefault="00D37759" w:rsidP="00D37759">
      <w:r>
        <w:t xml:space="preserve">The result is that the default library </w:t>
      </w:r>
      <w:r w:rsidR="007B5790">
        <w:t>can</w:t>
      </w:r>
      <w:r>
        <w:t xml:space="preserve"> pl</w:t>
      </w:r>
      <w:r w:rsidR="00AC41E9">
        <w:t>a</w:t>
      </w:r>
      <w:r>
        <w:t xml:space="preserve">y up to 220 BPM, while the </w:t>
      </w:r>
      <w:proofErr w:type="spellStart"/>
      <w:r>
        <w:t>Csound</w:t>
      </w:r>
      <w:proofErr w:type="spellEnd"/>
      <w:r>
        <w:t xml:space="preserve"> library i</w:t>
      </w:r>
      <w:r w:rsidR="007B5790">
        <w:t xml:space="preserve">s also able to play up to 220 BPM. However, when the clarinet instrument is selected on the </w:t>
      </w:r>
      <w:proofErr w:type="spellStart"/>
      <w:r w:rsidR="007B5790">
        <w:t>Csound</w:t>
      </w:r>
      <w:proofErr w:type="spellEnd"/>
      <w:r w:rsidR="007B5790">
        <w:t xml:space="preserve"> library, there is </w:t>
      </w:r>
      <w:r w:rsidR="007B5790">
        <w:lastRenderedPageBreak/>
        <w:t xml:space="preserve">a noticeable delay and the playable BPM dropped to 200. It may be because the clarinet </w:t>
      </w:r>
      <w:proofErr w:type="spellStart"/>
      <w:r w:rsidR="007B5790">
        <w:t>csd</w:t>
      </w:r>
      <w:proofErr w:type="spellEnd"/>
      <w:r w:rsidR="007B5790">
        <w:t xml:space="preserve"> file contains a much more complex formula, compared to a normal sine wave.</w:t>
      </w:r>
    </w:p>
    <w:p w14:paraId="214263D8" w14:textId="0B38E3BC" w:rsidR="0026194B" w:rsidRPr="0026194B" w:rsidRDefault="0026194B" w:rsidP="0026194B">
      <w:pPr>
        <w:pStyle w:val="Heading3"/>
      </w:pPr>
      <w:bookmarkStart w:id="86" w:name="_Toc119074683"/>
      <w:r>
        <w:t>7.2.3 Experiment 3</w:t>
      </w:r>
      <w:bookmarkEnd w:id="86"/>
    </w:p>
    <w:p w14:paraId="39E7D88D" w14:textId="5C2572DD" w:rsidR="00AC41E9" w:rsidRDefault="00AC41E9" w:rsidP="00054D93">
      <w:r>
        <w:t xml:space="preserve">For the final experiment, we played the song “Red River Valley” on the Garage Band and loop it with a BPM of 140.  Most of modern songs are within the range of 100-140, therefore if the </w:t>
      </w:r>
      <w:proofErr w:type="spellStart"/>
      <w:r>
        <w:t>Csound</w:t>
      </w:r>
      <w:proofErr w:type="spellEnd"/>
      <w:r>
        <w:t xml:space="preserve"> Library can play within a BPM of 140, it would be able to play most songs. </w:t>
      </w:r>
    </w:p>
    <w:p w14:paraId="1725F849" w14:textId="0D8EB605" w:rsidR="00AC41E9" w:rsidRDefault="00AC41E9" w:rsidP="00054D93">
      <w:r>
        <w:t>The result is that both libraries can play along with the soundtrack with a BPM of 140 without much noticeable delay</w:t>
      </w:r>
      <w:r w:rsidR="007B5790">
        <w:t>,</w:t>
      </w:r>
      <w:r w:rsidR="00573812">
        <w:t xml:space="preserve"> even with the </w:t>
      </w:r>
      <w:r w:rsidR="007B5790">
        <w:t>clarinet instrument</w:t>
      </w:r>
      <w:r w:rsidR="00D4759B">
        <w:t>.</w:t>
      </w:r>
      <w:r w:rsidR="007B5790">
        <w:t xml:space="preserve"> This shows that </w:t>
      </w:r>
      <w:proofErr w:type="spellStart"/>
      <w:r w:rsidR="007B5790">
        <w:t>Csound</w:t>
      </w:r>
      <w:proofErr w:type="spellEnd"/>
      <w:r w:rsidR="007B5790">
        <w:t xml:space="preserve"> Library </w:t>
      </w:r>
      <w:r w:rsidR="00D4759B">
        <w:t>can</w:t>
      </w:r>
      <w:r w:rsidR="007B5790">
        <w:t xml:space="preserve"> play most songs without any issue</w:t>
      </w:r>
      <w:r w:rsidR="00D4759B">
        <w:t>.</w:t>
      </w:r>
    </w:p>
    <w:p w14:paraId="357C68FD" w14:textId="00D47234" w:rsidR="007B5790" w:rsidRDefault="007B5790" w:rsidP="00054D93"/>
    <w:p w14:paraId="712DE285" w14:textId="7F22E6F1" w:rsidR="007B5790" w:rsidRDefault="007B5790" w:rsidP="007B5790">
      <w:pPr>
        <w:pStyle w:val="Heading1"/>
      </w:pPr>
      <w:bookmarkStart w:id="87" w:name="_Toc119074684"/>
      <w:r>
        <w:t>User Study</w:t>
      </w:r>
      <w:bookmarkEnd w:id="87"/>
    </w:p>
    <w:p w14:paraId="41005455" w14:textId="20598B9F" w:rsidR="000C494F" w:rsidRDefault="007B5790" w:rsidP="005C5141">
      <w:r>
        <w:t>A simple user study is conducted on 3 people that have musical background</w:t>
      </w:r>
      <w:r w:rsidR="00D4759B">
        <w:t xml:space="preserve"> and 3 people without musical background</w:t>
      </w:r>
      <w:r>
        <w:t>. Th</w:t>
      </w:r>
      <w:r w:rsidR="00D4759B">
        <w:t>ose that have musical background</w:t>
      </w:r>
      <w:r>
        <w:t xml:space="preserve"> are given 10 minutes to play </w:t>
      </w:r>
      <w:r w:rsidR="00D4759B">
        <w:t>any song</w:t>
      </w:r>
      <w:r>
        <w:t xml:space="preserve"> that they desire</w:t>
      </w:r>
      <w:r w:rsidR="00D4759B">
        <w:t>d, while those without musical background are given the same amount of time to play anything they desired. All of them are informed to compare the latency between both sound libraries. The result is that a</w:t>
      </w:r>
      <w:r>
        <w:t xml:space="preserve">ll of them felt that the delay is unnoticeable. </w:t>
      </w:r>
    </w:p>
    <w:p w14:paraId="2242B508" w14:textId="77777777" w:rsidR="000C494F" w:rsidRPr="005F6841" w:rsidRDefault="000C494F" w:rsidP="005C5141"/>
    <w:p w14:paraId="2278F743" w14:textId="7ABB1EFB" w:rsidR="00EE422C" w:rsidRDefault="003A4BA3" w:rsidP="005C5141">
      <w:pPr>
        <w:pStyle w:val="Heading1"/>
      </w:pPr>
      <w:bookmarkStart w:id="88" w:name="_Toc119074685"/>
      <w:r w:rsidRPr="00ED7397">
        <w:t>Conclusion</w:t>
      </w:r>
      <w:bookmarkEnd w:id="88"/>
    </w:p>
    <w:p w14:paraId="15BCFA68" w14:textId="5992A048" w:rsidR="005F65FF" w:rsidRDefault="004A5DD6" w:rsidP="005C5141">
      <w:r>
        <w:t>In conclusion, i</w:t>
      </w:r>
      <w:r w:rsidR="000C494F">
        <w:t xml:space="preserve">t </w:t>
      </w:r>
      <w:r>
        <w:t>is proven that we can</w:t>
      </w:r>
      <w:r w:rsidR="000808B6">
        <w:t xml:space="preserve"> simulate playing the Theremin</w:t>
      </w:r>
      <w:r>
        <w:t xml:space="preserve"> with Unity successfully without </w:t>
      </w:r>
      <w:r w:rsidR="00A8036A">
        <w:t xml:space="preserve">producing any audio flaws such as </w:t>
      </w:r>
      <w:r>
        <w:t>static noise and popping sound.</w:t>
      </w:r>
      <w:r w:rsidR="00A8036A">
        <w:t xml:space="preserve"> We </w:t>
      </w:r>
      <w:r w:rsidR="00D4759B">
        <w:t xml:space="preserve">had also </w:t>
      </w:r>
      <w:r w:rsidR="00A8036A">
        <w:t xml:space="preserve">successfully </w:t>
      </w:r>
      <w:r w:rsidR="00D4759B">
        <w:t>integrated</w:t>
      </w:r>
      <w:r w:rsidR="00A8036A">
        <w:t xml:space="preserve"> </w:t>
      </w:r>
      <w:proofErr w:type="spellStart"/>
      <w:r w:rsidR="00A8036A">
        <w:t>Csound</w:t>
      </w:r>
      <w:proofErr w:type="spellEnd"/>
      <w:r w:rsidR="00A8036A">
        <w:t xml:space="preserve"> library</w:t>
      </w:r>
      <w:r>
        <w:t xml:space="preserve"> </w:t>
      </w:r>
      <w:r w:rsidR="00A8036A">
        <w:t xml:space="preserve">and introduced more variety of </w:t>
      </w:r>
      <w:r w:rsidR="00D4759B">
        <w:t xml:space="preserve">interesting </w:t>
      </w:r>
      <w:r w:rsidR="00A8036A">
        <w:t xml:space="preserve">sound to be played. Even though implementing </w:t>
      </w:r>
      <w:proofErr w:type="spellStart"/>
      <w:r w:rsidR="00A8036A">
        <w:t>Csound</w:t>
      </w:r>
      <w:proofErr w:type="spellEnd"/>
      <w:r w:rsidR="00A8036A">
        <w:t xml:space="preserve"> had cause additional delay, it is </w:t>
      </w:r>
      <w:r w:rsidR="00D4759B">
        <w:t>still barely noticeable.</w:t>
      </w:r>
      <w:r w:rsidR="00A8036A">
        <w:t xml:space="preserve"> The team will continue </w:t>
      </w:r>
      <w:r w:rsidR="00D4759B">
        <w:t xml:space="preserve">to </w:t>
      </w:r>
      <w:r w:rsidR="00A8036A">
        <w:t>explo</w:t>
      </w:r>
      <w:r w:rsidR="00D4759B">
        <w:t>re</w:t>
      </w:r>
      <w:r w:rsidR="00A8036A">
        <w:t xml:space="preserve"> more opcodes in </w:t>
      </w:r>
      <w:proofErr w:type="spellStart"/>
      <w:r w:rsidR="00A8036A">
        <w:t>Csound</w:t>
      </w:r>
      <w:proofErr w:type="spellEnd"/>
      <w:r w:rsidR="00A8036A">
        <w:t xml:space="preserve"> to generate </w:t>
      </w:r>
      <w:r w:rsidR="00D4759B">
        <w:t xml:space="preserve">a </w:t>
      </w:r>
      <w:r w:rsidR="00A8036A">
        <w:t xml:space="preserve">more variety of </w:t>
      </w:r>
      <w:r w:rsidR="00D4759B">
        <w:t xml:space="preserve">interesting and beautiful </w:t>
      </w:r>
      <w:r w:rsidR="00A8036A">
        <w:t>sound.</w:t>
      </w:r>
    </w:p>
    <w:p w14:paraId="564ECECC" w14:textId="77777777" w:rsidR="00401CA4" w:rsidRDefault="00401CA4" w:rsidP="005C5141"/>
    <w:p w14:paraId="37451AFD" w14:textId="5E079946" w:rsidR="00D075CA" w:rsidRDefault="00D075CA" w:rsidP="005C5141"/>
    <w:p w14:paraId="649007D7" w14:textId="0489B526" w:rsidR="004C53F0" w:rsidRDefault="004C53F0" w:rsidP="005C5141"/>
    <w:p w14:paraId="31F737D1" w14:textId="57028A87" w:rsidR="004C53F0" w:rsidRDefault="004C53F0" w:rsidP="005C5141"/>
    <w:p w14:paraId="178943B3" w14:textId="06FB70B1" w:rsidR="004C53F0" w:rsidRDefault="004C53F0" w:rsidP="005C5141"/>
    <w:p w14:paraId="1734CFD0" w14:textId="77777777" w:rsidR="004C53F0" w:rsidRDefault="004C53F0" w:rsidP="005C5141"/>
    <w:p w14:paraId="0F395FAD" w14:textId="5E3A5700" w:rsidR="00401CA4" w:rsidRPr="00F3239F" w:rsidRDefault="00401CA4" w:rsidP="005C5141">
      <w:pPr>
        <w:pStyle w:val="Heading1"/>
      </w:pPr>
      <w:bookmarkStart w:id="89" w:name="_Toc119074686"/>
      <w:r w:rsidRPr="00F3239F">
        <w:lastRenderedPageBreak/>
        <w:t>Reference</w:t>
      </w:r>
      <w:r w:rsidR="00956968" w:rsidRPr="00F3239F">
        <w:t>s</w:t>
      </w:r>
      <w:bookmarkEnd w:id="89"/>
    </w:p>
    <w:p w14:paraId="45B7772B" w14:textId="77777777" w:rsidR="001B0F98" w:rsidRPr="001B0F98" w:rsidRDefault="00D075CA" w:rsidP="001B0F98">
      <w:pPr>
        <w:pStyle w:val="EndNoteBibliography"/>
        <w:spacing w:after="0"/>
        <w:ind w:left="720" w:hanging="720"/>
      </w:pPr>
      <w:r w:rsidRPr="00F3239F">
        <w:fldChar w:fldCharType="begin"/>
      </w:r>
      <w:r w:rsidRPr="00F3239F">
        <w:instrText xml:space="preserve"> ADDIN EN.REFLIST </w:instrText>
      </w:r>
      <w:r w:rsidRPr="00F3239F">
        <w:fldChar w:fldCharType="separate"/>
      </w:r>
      <w:r w:rsidR="001B0F98" w:rsidRPr="001B0F98">
        <w:t>[1]</w:t>
      </w:r>
      <w:r w:rsidR="001B0F98" w:rsidRPr="001B0F98">
        <w:tab/>
        <w:t>K. Mathew, "Strange Vibrations: The Evolution of the Theremin," 2019.</w:t>
      </w:r>
    </w:p>
    <w:p w14:paraId="4A016DD2" w14:textId="5A0CA05A" w:rsidR="001B0F98" w:rsidRPr="001B0F98" w:rsidRDefault="001B0F98" w:rsidP="001B0F98">
      <w:pPr>
        <w:pStyle w:val="EndNoteBibliography"/>
        <w:spacing w:after="0"/>
        <w:ind w:left="720" w:hanging="720"/>
      </w:pPr>
      <w:r w:rsidRPr="001B0F98">
        <w:t>[2]</w:t>
      </w:r>
      <w:r w:rsidRPr="001B0F98">
        <w:tab/>
        <w:t xml:space="preserve">UltraLeap. "How Hand Tracking Works." </w:t>
      </w:r>
      <w:hyperlink r:id="rId43" w:history="1">
        <w:r w:rsidRPr="001B0F98">
          <w:rPr>
            <w:rStyle w:val="Hyperlink"/>
          </w:rPr>
          <w:t>https://www.ultraleap.com/company/news/blog/how-hand-tracking-works/</w:t>
        </w:r>
      </w:hyperlink>
      <w:r w:rsidRPr="001B0F98">
        <w:t xml:space="preserve"> (accessed 22 August 2022, 2022).</w:t>
      </w:r>
    </w:p>
    <w:p w14:paraId="6D636763" w14:textId="203BE0DB" w:rsidR="001B0F98" w:rsidRPr="001B0F98" w:rsidRDefault="001B0F98" w:rsidP="001B0F98">
      <w:pPr>
        <w:pStyle w:val="EndNoteBibliography"/>
        <w:spacing w:after="0"/>
        <w:ind w:left="720" w:hanging="720"/>
      </w:pPr>
      <w:r w:rsidRPr="001B0F98">
        <w:t>[3]</w:t>
      </w:r>
      <w:r w:rsidRPr="001B0F98">
        <w:tab/>
        <w:t xml:space="preserve">T. World. "Theremins and Theremin Kits." </w:t>
      </w:r>
      <w:hyperlink r:id="rId44" w:history="1">
        <w:r w:rsidRPr="001B0F98">
          <w:rPr>
            <w:rStyle w:val="Hyperlink"/>
          </w:rPr>
          <w:t>http://www.thereminworld.com/theremin-store</w:t>
        </w:r>
      </w:hyperlink>
      <w:r w:rsidRPr="001B0F98">
        <w:t xml:space="preserve"> (accessed.</w:t>
      </w:r>
    </w:p>
    <w:p w14:paraId="5A196480" w14:textId="54C631FE" w:rsidR="001B0F98" w:rsidRPr="001B0F98" w:rsidRDefault="001B0F98" w:rsidP="001B0F98">
      <w:pPr>
        <w:pStyle w:val="EndNoteBibliography"/>
        <w:spacing w:after="0"/>
        <w:ind w:left="720" w:hanging="720"/>
      </w:pPr>
      <w:r w:rsidRPr="001B0F98">
        <w:t>[4]</w:t>
      </w:r>
      <w:r w:rsidRPr="001B0F98">
        <w:tab/>
        <w:t xml:space="preserve">D. Heaney. "Ultraleap Gemini Impressions: Great Hand Tracking Is Coming Soon." </w:t>
      </w:r>
      <w:hyperlink r:id="rId45" w:anchor=":~:text=By%202019%20even%20AltSpace%20dropped,egg%20problem%20of%20input%20accessories" w:history="1">
        <w:r w:rsidRPr="001B0F98">
          <w:rPr>
            <w:rStyle w:val="Hyperlink"/>
          </w:rPr>
          <w:t>https://uploadvr.com/ces-ultraleap-gemini-hand-tracking/#:~:text=By%202019%20even%20AltSpace%20dropped,egg%20problem%20of%20input%20accessories</w:t>
        </w:r>
      </w:hyperlink>
      <w:r w:rsidRPr="001B0F98">
        <w:t>. (accessed 21 August 2022, 2022).</w:t>
      </w:r>
    </w:p>
    <w:p w14:paraId="51A470C6" w14:textId="77777777" w:rsidR="001B0F98" w:rsidRPr="001B0F98" w:rsidRDefault="001B0F98" w:rsidP="001B0F98">
      <w:pPr>
        <w:pStyle w:val="EndNoteBibliography"/>
        <w:spacing w:after="0"/>
        <w:ind w:left="720" w:hanging="720"/>
      </w:pPr>
      <w:r w:rsidRPr="001B0F98">
        <w:t>[5]</w:t>
      </w:r>
      <w:r w:rsidRPr="001B0F98">
        <w:tab/>
        <w:t>C. Z. Cai, "Playing digital music by waving hands in the air," 2018.</w:t>
      </w:r>
    </w:p>
    <w:p w14:paraId="0F7A14EF" w14:textId="65A1DC7D" w:rsidR="001B0F98" w:rsidRPr="001B0F98" w:rsidRDefault="001B0F98" w:rsidP="001B0F98">
      <w:pPr>
        <w:pStyle w:val="EndNoteBibliography"/>
        <w:spacing w:after="0"/>
        <w:ind w:left="720" w:hanging="720"/>
      </w:pPr>
      <w:r w:rsidRPr="001B0F98">
        <w:t>[6]</w:t>
      </w:r>
      <w:r w:rsidRPr="001B0F98">
        <w:tab/>
        <w:t xml:space="preserve">UltraLeap. "The fifth generation of the world’s best hand tracking." </w:t>
      </w:r>
      <w:hyperlink r:id="rId46" w:history="1">
        <w:r w:rsidRPr="001B0F98">
          <w:rPr>
            <w:rStyle w:val="Hyperlink"/>
          </w:rPr>
          <w:t>https://www.ultraleap.com/tracking/gemini-hand-tracking-platform/</w:t>
        </w:r>
      </w:hyperlink>
      <w:r w:rsidRPr="001B0F98">
        <w:t xml:space="preserve"> (accessed.</w:t>
      </w:r>
    </w:p>
    <w:p w14:paraId="63F9579E" w14:textId="7FEFB7ED" w:rsidR="001B0F98" w:rsidRPr="001B0F98" w:rsidRDefault="001B0F98" w:rsidP="001B0F98">
      <w:pPr>
        <w:pStyle w:val="EndNoteBibliography"/>
        <w:spacing w:after="0"/>
        <w:ind w:left="720" w:hanging="720"/>
      </w:pPr>
      <w:r w:rsidRPr="001B0F98">
        <w:t>[7]</w:t>
      </w:r>
      <w:r w:rsidRPr="001B0F98">
        <w:tab/>
        <w:t xml:space="preserve">U. Technologies. "Unity Documentation." </w:t>
      </w:r>
      <w:hyperlink r:id="rId47" w:history="1">
        <w:r w:rsidRPr="001B0F98">
          <w:rPr>
            <w:rStyle w:val="Hyperlink"/>
          </w:rPr>
          <w:t>https://docs.unity3d.com/ScriptReference/MonoBehaviour.OnAudioFilterRead.html</w:t>
        </w:r>
      </w:hyperlink>
      <w:r w:rsidRPr="001B0F98">
        <w:t xml:space="preserve"> (accessed 16-10-2022.</w:t>
      </w:r>
    </w:p>
    <w:p w14:paraId="60626FF6" w14:textId="77777777" w:rsidR="001B0F98" w:rsidRPr="001B0F98" w:rsidRDefault="001B0F98" w:rsidP="001B0F98">
      <w:pPr>
        <w:pStyle w:val="EndNoteBibliography"/>
        <w:ind w:left="720" w:hanging="720"/>
      </w:pPr>
      <w:r w:rsidRPr="001B0F98">
        <w:t>[8]</w:t>
      </w:r>
      <w:r w:rsidRPr="001B0F98">
        <w:tab/>
        <w:t>R. Walsh, "Csound and Unity3D " 2015.</w:t>
      </w:r>
    </w:p>
    <w:p w14:paraId="404272BF" w14:textId="6FA32229" w:rsidR="003A4BA3" w:rsidRPr="00ED7397" w:rsidRDefault="00D075CA" w:rsidP="005C5141">
      <w:r w:rsidRPr="00F3239F">
        <w:fldChar w:fldCharType="end"/>
      </w:r>
    </w:p>
    <w:p w14:paraId="528D7D46" w14:textId="77777777" w:rsidR="00E51BDB" w:rsidRPr="00ED7397" w:rsidRDefault="00E51BDB" w:rsidP="005C5141"/>
    <w:p w14:paraId="04495E06" w14:textId="264E063D" w:rsidR="00FB0B47" w:rsidRDefault="00FB0B47" w:rsidP="005C5141"/>
    <w:p w14:paraId="1A5223D6" w14:textId="5C357BC4" w:rsidR="005D6613" w:rsidRDefault="005D6613" w:rsidP="005C5141"/>
    <w:p w14:paraId="0ADA02CC" w14:textId="68A9F17F" w:rsidR="005D6613" w:rsidRDefault="005D6613" w:rsidP="005C5141"/>
    <w:p w14:paraId="5AA2877A" w14:textId="28343434" w:rsidR="005D6613" w:rsidRDefault="005D6613" w:rsidP="005C5141"/>
    <w:p w14:paraId="75C38368" w14:textId="689528C9" w:rsidR="005D6613" w:rsidRDefault="005D6613" w:rsidP="005C5141"/>
    <w:p w14:paraId="3D4A9889" w14:textId="71CAA0B9" w:rsidR="005D6613" w:rsidRDefault="005D6613" w:rsidP="005C5141"/>
    <w:p w14:paraId="0584DB10" w14:textId="54D4A00C" w:rsidR="005D6613" w:rsidRDefault="005D6613" w:rsidP="005C5141"/>
    <w:p w14:paraId="7C0CBEC7" w14:textId="0FFFD101" w:rsidR="005D6613" w:rsidRDefault="005D6613" w:rsidP="005C5141"/>
    <w:p w14:paraId="6401DED0" w14:textId="36CDCE65" w:rsidR="005D6613" w:rsidRDefault="005D6613" w:rsidP="005C5141"/>
    <w:p w14:paraId="1073C3B3" w14:textId="442756AF" w:rsidR="005D6613" w:rsidRDefault="005D6613" w:rsidP="005C5141"/>
    <w:p w14:paraId="34355B4E" w14:textId="7DFC901B" w:rsidR="005D6613" w:rsidRDefault="005D6613" w:rsidP="005C5141"/>
    <w:p w14:paraId="5D3154AB" w14:textId="4889FD83" w:rsidR="005D6613" w:rsidRDefault="005D6613" w:rsidP="005C5141"/>
    <w:p w14:paraId="70CF58D0" w14:textId="5D8F15AD" w:rsidR="005D6613" w:rsidRDefault="005D6613" w:rsidP="005C5141"/>
    <w:p w14:paraId="198BBEDA" w14:textId="6EC80C79" w:rsidR="005D6613" w:rsidRPr="00AD56CB" w:rsidRDefault="005D6613" w:rsidP="005D6613">
      <w:pPr>
        <w:pStyle w:val="Code"/>
        <w:rPr>
          <w:noProof/>
          <w:sz w:val="8"/>
          <w:szCs w:val="8"/>
        </w:rPr>
      </w:pPr>
    </w:p>
    <w:sectPr w:rsidR="005D6613" w:rsidRPr="00AD56CB" w:rsidSect="00D90419">
      <w:footerReference w:type="default" r:id="rId4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F638D" w14:textId="77777777" w:rsidR="00C96322" w:rsidRDefault="00C96322" w:rsidP="007E6FD2">
      <w:pPr>
        <w:spacing w:after="0" w:line="240" w:lineRule="auto"/>
      </w:pPr>
      <w:r>
        <w:separator/>
      </w:r>
    </w:p>
  </w:endnote>
  <w:endnote w:type="continuationSeparator" w:id="0">
    <w:p w14:paraId="40D6776A" w14:textId="77777777" w:rsidR="00C96322" w:rsidRDefault="00C96322" w:rsidP="007E6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scadia Mono">
    <w:panose1 w:val="020B0609020000020004"/>
    <w:charset w:val="00"/>
    <w:family w:val="modern"/>
    <w:pitch w:val="fixed"/>
    <w:sig w:usb0="A1002AFF" w:usb1="4000F9FB" w:usb2="00040000" w:usb3="00000000" w:csb0="000001FF" w:csb1="00000000"/>
  </w:font>
  <w:font w:name="Calibri Light">
    <w:panose1 w:val="020F0302020204030204"/>
    <w:charset w:val="00"/>
    <w:family w:val="swiss"/>
    <w:pitch w:val="variable"/>
    <w:sig w:usb0="E4002EFF" w:usb1="C000247B" w:usb2="00000009" w:usb3="00000000" w:csb0="000001FF" w:csb1="00000000"/>
  </w:font>
  <w:font w:name="Roboto">
    <w:altName w:val="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2200301"/>
      <w:docPartObj>
        <w:docPartGallery w:val="Page Numbers (Bottom of Page)"/>
        <w:docPartUnique/>
      </w:docPartObj>
    </w:sdtPr>
    <w:sdtEndPr>
      <w:rPr>
        <w:noProof/>
      </w:rPr>
    </w:sdtEndPr>
    <w:sdtContent>
      <w:p w14:paraId="17012500" w14:textId="7ECAB79A" w:rsidR="006601C7" w:rsidRDefault="006601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2DF853" w14:textId="77777777" w:rsidR="006601C7" w:rsidRDefault="006601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076EF" w14:textId="77777777" w:rsidR="00C96322" w:rsidRDefault="00C96322" w:rsidP="007E6FD2">
      <w:pPr>
        <w:spacing w:after="0" w:line="240" w:lineRule="auto"/>
      </w:pPr>
      <w:r>
        <w:separator/>
      </w:r>
    </w:p>
  </w:footnote>
  <w:footnote w:type="continuationSeparator" w:id="0">
    <w:p w14:paraId="76162CC2" w14:textId="77777777" w:rsidR="00C96322" w:rsidRDefault="00C96322" w:rsidP="007E6F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2DD"/>
    <w:multiLevelType w:val="hybridMultilevel"/>
    <w:tmpl w:val="EF7CFC3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DD812A6"/>
    <w:multiLevelType w:val="hybridMultilevel"/>
    <w:tmpl w:val="41E0B9CC"/>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15:restartNumberingAfterBreak="0">
    <w:nsid w:val="2F742159"/>
    <w:multiLevelType w:val="hybridMultilevel"/>
    <w:tmpl w:val="90EAD0AE"/>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35217DFD"/>
    <w:multiLevelType w:val="hybridMultilevel"/>
    <w:tmpl w:val="88CA51B4"/>
    <w:lvl w:ilvl="0" w:tplc="BB4CED12">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3959505E"/>
    <w:multiLevelType w:val="multilevel"/>
    <w:tmpl w:val="B05891FE"/>
    <w:lvl w:ilvl="0">
      <w:start w:val="1"/>
      <w:numFmt w:val="decimal"/>
      <w:lvlText w:val="%1."/>
      <w:lvlJc w:val="left"/>
      <w:pPr>
        <w:ind w:left="720" w:hanging="360"/>
      </w:pPr>
      <w:rPr>
        <w:rFonts w:hint="default"/>
      </w:rPr>
    </w:lvl>
    <w:lvl w:ilvl="1">
      <w:start w:val="5"/>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41D414F4"/>
    <w:multiLevelType w:val="multilevel"/>
    <w:tmpl w:val="A9E2EF6C"/>
    <w:lvl w:ilvl="0">
      <w:start w:val="1"/>
      <w:numFmt w:val="decimal"/>
      <w:pStyle w:val="Heading1"/>
      <w:lvlText w:val="%1."/>
      <w:lvlJc w:val="left"/>
      <w:pPr>
        <w:ind w:left="360" w:hanging="360"/>
      </w:pPr>
      <w:rPr>
        <w:rFonts w:ascii="Times New Roman" w:eastAsiaTheme="majorEastAsia" w:hAnsi="Times New Roman" w:cs="Times New Roman"/>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75E1E28"/>
    <w:multiLevelType w:val="hybridMultilevel"/>
    <w:tmpl w:val="C492B73A"/>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504F22A8"/>
    <w:multiLevelType w:val="hybridMultilevel"/>
    <w:tmpl w:val="7E1A39C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5947537A"/>
    <w:multiLevelType w:val="hybridMultilevel"/>
    <w:tmpl w:val="FA56446E"/>
    <w:lvl w:ilvl="0" w:tplc="FFCCBEE6">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15:restartNumberingAfterBreak="0">
    <w:nsid w:val="657A5803"/>
    <w:multiLevelType w:val="hybridMultilevel"/>
    <w:tmpl w:val="8826926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65EF4A95"/>
    <w:multiLevelType w:val="hybridMultilevel"/>
    <w:tmpl w:val="E0B06FFA"/>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689E3BBB"/>
    <w:multiLevelType w:val="hybridMultilevel"/>
    <w:tmpl w:val="8F460CA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68CA582E"/>
    <w:multiLevelType w:val="hybridMultilevel"/>
    <w:tmpl w:val="6E2AC7C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78035E73"/>
    <w:multiLevelType w:val="hybridMultilevel"/>
    <w:tmpl w:val="3768E4CC"/>
    <w:lvl w:ilvl="0" w:tplc="83D056B8">
      <w:start w:val="5"/>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16cid:durableId="796416308">
    <w:abstractNumId w:val="3"/>
  </w:num>
  <w:num w:numId="2" w16cid:durableId="502088016">
    <w:abstractNumId w:val="2"/>
  </w:num>
  <w:num w:numId="3" w16cid:durableId="634023245">
    <w:abstractNumId w:val="10"/>
  </w:num>
  <w:num w:numId="4" w16cid:durableId="1110466853">
    <w:abstractNumId w:val="1"/>
  </w:num>
  <w:num w:numId="5" w16cid:durableId="1262959144">
    <w:abstractNumId w:val="6"/>
  </w:num>
  <w:num w:numId="6" w16cid:durableId="1362896507">
    <w:abstractNumId w:val="8"/>
  </w:num>
  <w:num w:numId="7" w16cid:durableId="1788349736">
    <w:abstractNumId w:val="11"/>
  </w:num>
  <w:num w:numId="8" w16cid:durableId="1924873211">
    <w:abstractNumId w:val="5"/>
  </w:num>
  <w:num w:numId="9" w16cid:durableId="976254986">
    <w:abstractNumId w:val="5"/>
    <w:lvlOverride w:ilvl="0">
      <w:startOverride w:val="1"/>
    </w:lvlOverride>
  </w:num>
  <w:num w:numId="10" w16cid:durableId="6706471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0076219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6405238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8292845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549296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3834115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7295678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43374630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6880715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6087070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87496281">
    <w:abstractNumId w:val="5"/>
    <w:lvlOverride w:ilvl="0">
      <w:startOverride w:val="5"/>
    </w:lvlOverride>
    <w:lvlOverride w:ilvl="1">
      <w:startOverride w:val="2"/>
    </w:lvlOverride>
    <w:lvlOverride w:ilvl="2">
      <w:startOverride w:val="2"/>
    </w:lvlOverride>
  </w:num>
  <w:num w:numId="21" w16cid:durableId="398480014">
    <w:abstractNumId w:val="5"/>
    <w:lvlOverride w:ilvl="0">
      <w:startOverride w:val="5"/>
    </w:lvlOverride>
    <w:lvlOverride w:ilvl="1">
      <w:startOverride w:val="2"/>
    </w:lvlOverride>
    <w:lvlOverride w:ilvl="2">
      <w:startOverride w:val="3"/>
    </w:lvlOverride>
  </w:num>
  <w:num w:numId="22" w16cid:durableId="1427073054">
    <w:abstractNumId w:val="5"/>
    <w:lvlOverride w:ilvl="0">
      <w:startOverride w:val="5"/>
    </w:lvlOverride>
    <w:lvlOverride w:ilvl="1">
      <w:startOverride w:val="2"/>
    </w:lvlOverride>
    <w:lvlOverride w:ilvl="2">
      <w:startOverride w:val="3"/>
    </w:lvlOverride>
  </w:num>
  <w:num w:numId="23" w16cid:durableId="1066420922">
    <w:abstractNumId w:val="4"/>
  </w:num>
  <w:num w:numId="24" w16cid:durableId="575669302">
    <w:abstractNumId w:val="13"/>
  </w:num>
  <w:num w:numId="25" w16cid:durableId="1924021964">
    <w:abstractNumId w:val="7"/>
  </w:num>
  <w:num w:numId="26" w16cid:durableId="1517697276">
    <w:abstractNumId w:val="12"/>
  </w:num>
  <w:num w:numId="27" w16cid:durableId="1280453793">
    <w:abstractNumId w:val="9"/>
  </w:num>
  <w:num w:numId="28" w16cid:durableId="4659737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ax2v0fztawwve2ppg5z5zwxd9pzzp0pfe0&quot;&gt;My EndNote Library&lt;record-ids&gt;&lt;item&gt;3&lt;/item&gt;&lt;item&gt;4&lt;/item&gt;&lt;item&gt;5&lt;/item&gt;&lt;item&gt;6&lt;/item&gt;&lt;item&gt;8&lt;/item&gt;&lt;item&gt;9&lt;/item&gt;&lt;item&gt;10&lt;/item&gt;&lt;item&gt;11&lt;/item&gt;&lt;/record-ids&gt;&lt;/item&gt;&lt;/Libraries&gt;"/>
  </w:docVars>
  <w:rsids>
    <w:rsidRoot w:val="008417C7"/>
    <w:rsid w:val="0000581A"/>
    <w:rsid w:val="000262E6"/>
    <w:rsid w:val="00026DE3"/>
    <w:rsid w:val="0005294A"/>
    <w:rsid w:val="00054D93"/>
    <w:rsid w:val="00061C9F"/>
    <w:rsid w:val="000808B6"/>
    <w:rsid w:val="000848DF"/>
    <w:rsid w:val="0009490B"/>
    <w:rsid w:val="000A12AA"/>
    <w:rsid w:val="000B6131"/>
    <w:rsid w:val="000C2E9A"/>
    <w:rsid w:val="000C494F"/>
    <w:rsid w:val="000E375F"/>
    <w:rsid w:val="000E68E7"/>
    <w:rsid w:val="00112167"/>
    <w:rsid w:val="00120AE5"/>
    <w:rsid w:val="00131E21"/>
    <w:rsid w:val="00156155"/>
    <w:rsid w:val="00171EF9"/>
    <w:rsid w:val="00183F18"/>
    <w:rsid w:val="001B05B8"/>
    <w:rsid w:val="001B0F98"/>
    <w:rsid w:val="001B4EB1"/>
    <w:rsid w:val="001C63AC"/>
    <w:rsid w:val="001E79FF"/>
    <w:rsid w:val="001F6A14"/>
    <w:rsid w:val="00201F1F"/>
    <w:rsid w:val="00203F9E"/>
    <w:rsid w:val="00205CBD"/>
    <w:rsid w:val="00210456"/>
    <w:rsid w:val="002132FE"/>
    <w:rsid w:val="002328BE"/>
    <w:rsid w:val="002466F0"/>
    <w:rsid w:val="00252814"/>
    <w:rsid w:val="002550CC"/>
    <w:rsid w:val="0025549C"/>
    <w:rsid w:val="00256416"/>
    <w:rsid w:val="0026194B"/>
    <w:rsid w:val="002648B4"/>
    <w:rsid w:val="002651D4"/>
    <w:rsid w:val="00270709"/>
    <w:rsid w:val="00271188"/>
    <w:rsid w:val="002724AE"/>
    <w:rsid w:val="002761F6"/>
    <w:rsid w:val="0027650F"/>
    <w:rsid w:val="0028539A"/>
    <w:rsid w:val="002A1B5A"/>
    <w:rsid w:val="002C4C96"/>
    <w:rsid w:val="002D6362"/>
    <w:rsid w:val="002E1D30"/>
    <w:rsid w:val="00311D58"/>
    <w:rsid w:val="003243A3"/>
    <w:rsid w:val="0032643B"/>
    <w:rsid w:val="00343627"/>
    <w:rsid w:val="00355581"/>
    <w:rsid w:val="00374FDC"/>
    <w:rsid w:val="003750DC"/>
    <w:rsid w:val="003803BA"/>
    <w:rsid w:val="003900F6"/>
    <w:rsid w:val="003A4BA3"/>
    <w:rsid w:val="003A612B"/>
    <w:rsid w:val="003C1D18"/>
    <w:rsid w:val="003C334F"/>
    <w:rsid w:val="003D0B57"/>
    <w:rsid w:val="003D5AE1"/>
    <w:rsid w:val="003D7C22"/>
    <w:rsid w:val="003E14F7"/>
    <w:rsid w:val="003E6E06"/>
    <w:rsid w:val="003F67A1"/>
    <w:rsid w:val="00401CA4"/>
    <w:rsid w:val="00405D4D"/>
    <w:rsid w:val="00407999"/>
    <w:rsid w:val="004104FD"/>
    <w:rsid w:val="004163D6"/>
    <w:rsid w:val="00433143"/>
    <w:rsid w:val="00442A75"/>
    <w:rsid w:val="00447187"/>
    <w:rsid w:val="00447DA3"/>
    <w:rsid w:val="00450E14"/>
    <w:rsid w:val="00454ABA"/>
    <w:rsid w:val="004930E3"/>
    <w:rsid w:val="0049760A"/>
    <w:rsid w:val="004A1981"/>
    <w:rsid w:val="004A5DD6"/>
    <w:rsid w:val="004B13B5"/>
    <w:rsid w:val="004C53F0"/>
    <w:rsid w:val="004F20C2"/>
    <w:rsid w:val="004F6034"/>
    <w:rsid w:val="00543966"/>
    <w:rsid w:val="00543CCA"/>
    <w:rsid w:val="005535C2"/>
    <w:rsid w:val="005577CA"/>
    <w:rsid w:val="0056720A"/>
    <w:rsid w:val="00571095"/>
    <w:rsid w:val="00573812"/>
    <w:rsid w:val="005742F8"/>
    <w:rsid w:val="005764E5"/>
    <w:rsid w:val="00577397"/>
    <w:rsid w:val="005849E6"/>
    <w:rsid w:val="0058702E"/>
    <w:rsid w:val="005A3951"/>
    <w:rsid w:val="005C5141"/>
    <w:rsid w:val="005D6613"/>
    <w:rsid w:val="005F65FF"/>
    <w:rsid w:val="005F6841"/>
    <w:rsid w:val="0060115F"/>
    <w:rsid w:val="0062677E"/>
    <w:rsid w:val="00626961"/>
    <w:rsid w:val="00627C3E"/>
    <w:rsid w:val="00641AEB"/>
    <w:rsid w:val="006601C7"/>
    <w:rsid w:val="00672786"/>
    <w:rsid w:val="006750E4"/>
    <w:rsid w:val="00693E17"/>
    <w:rsid w:val="00695A0A"/>
    <w:rsid w:val="006D3DF7"/>
    <w:rsid w:val="00700395"/>
    <w:rsid w:val="00706865"/>
    <w:rsid w:val="00713B4A"/>
    <w:rsid w:val="0071687B"/>
    <w:rsid w:val="00732374"/>
    <w:rsid w:val="0074684B"/>
    <w:rsid w:val="007469A3"/>
    <w:rsid w:val="00763FA2"/>
    <w:rsid w:val="0076499D"/>
    <w:rsid w:val="007864FF"/>
    <w:rsid w:val="007932FA"/>
    <w:rsid w:val="00795BA9"/>
    <w:rsid w:val="007A1EE5"/>
    <w:rsid w:val="007A22A3"/>
    <w:rsid w:val="007A38E0"/>
    <w:rsid w:val="007A7A3E"/>
    <w:rsid w:val="007B1C73"/>
    <w:rsid w:val="007B3208"/>
    <w:rsid w:val="007B5790"/>
    <w:rsid w:val="007C05EE"/>
    <w:rsid w:val="007C4BD4"/>
    <w:rsid w:val="007D2FFD"/>
    <w:rsid w:val="007E6FD2"/>
    <w:rsid w:val="007E75E1"/>
    <w:rsid w:val="007F6697"/>
    <w:rsid w:val="00803778"/>
    <w:rsid w:val="00814206"/>
    <w:rsid w:val="00816541"/>
    <w:rsid w:val="00827B5E"/>
    <w:rsid w:val="00835552"/>
    <w:rsid w:val="008417C7"/>
    <w:rsid w:val="0084750B"/>
    <w:rsid w:val="008562CF"/>
    <w:rsid w:val="0086752C"/>
    <w:rsid w:val="00881C1A"/>
    <w:rsid w:val="00882294"/>
    <w:rsid w:val="008924E2"/>
    <w:rsid w:val="008B34E1"/>
    <w:rsid w:val="008B5E7C"/>
    <w:rsid w:val="008C24BA"/>
    <w:rsid w:val="008D5F18"/>
    <w:rsid w:val="008E0080"/>
    <w:rsid w:val="008E6AAE"/>
    <w:rsid w:val="008F49A7"/>
    <w:rsid w:val="00906AD6"/>
    <w:rsid w:val="0095168E"/>
    <w:rsid w:val="00956968"/>
    <w:rsid w:val="009603DD"/>
    <w:rsid w:val="00971833"/>
    <w:rsid w:val="00980F92"/>
    <w:rsid w:val="009856CB"/>
    <w:rsid w:val="009C49D0"/>
    <w:rsid w:val="009E1F87"/>
    <w:rsid w:val="009E5D8E"/>
    <w:rsid w:val="00A2220E"/>
    <w:rsid w:val="00A42F7B"/>
    <w:rsid w:val="00A55B37"/>
    <w:rsid w:val="00A55DAA"/>
    <w:rsid w:val="00A70BE9"/>
    <w:rsid w:val="00A77005"/>
    <w:rsid w:val="00A8036A"/>
    <w:rsid w:val="00A8545B"/>
    <w:rsid w:val="00AC41E9"/>
    <w:rsid w:val="00AC5765"/>
    <w:rsid w:val="00AD56CB"/>
    <w:rsid w:val="00AD5997"/>
    <w:rsid w:val="00AE1157"/>
    <w:rsid w:val="00AF0A38"/>
    <w:rsid w:val="00AF115E"/>
    <w:rsid w:val="00AF60CF"/>
    <w:rsid w:val="00B06673"/>
    <w:rsid w:val="00B20718"/>
    <w:rsid w:val="00B260F7"/>
    <w:rsid w:val="00B37772"/>
    <w:rsid w:val="00B45654"/>
    <w:rsid w:val="00B57FE8"/>
    <w:rsid w:val="00B61A6A"/>
    <w:rsid w:val="00B655A2"/>
    <w:rsid w:val="00B817F6"/>
    <w:rsid w:val="00BA696B"/>
    <w:rsid w:val="00BB438C"/>
    <w:rsid w:val="00BD47A1"/>
    <w:rsid w:val="00C253FD"/>
    <w:rsid w:val="00C661B6"/>
    <w:rsid w:val="00C70C69"/>
    <w:rsid w:val="00C7339B"/>
    <w:rsid w:val="00C73B99"/>
    <w:rsid w:val="00C8495E"/>
    <w:rsid w:val="00C85718"/>
    <w:rsid w:val="00C93474"/>
    <w:rsid w:val="00C9574F"/>
    <w:rsid w:val="00C960A0"/>
    <w:rsid w:val="00C96322"/>
    <w:rsid w:val="00CA79B1"/>
    <w:rsid w:val="00CB42E7"/>
    <w:rsid w:val="00CD3149"/>
    <w:rsid w:val="00CD7345"/>
    <w:rsid w:val="00CE126C"/>
    <w:rsid w:val="00CF56AC"/>
    <w:rsid w:val="00CF6473"/>
    <w:rsid w:val="00D07560"/>
    <w:rsid w:val="00D075CA"/>
    <w:rsid w:val="00D10CAF"/>
    <w:rsid w:val="00D11F9F"/>
    <w:rsid w:val="00D1483B"/>
    <w:rsid w:val="00D2122D"/>
    <w:rsid w:val="00D25496"/>
    <w:rsid w:val="00D33DF5"/>
    <w:rsid w:val="00D37759"/>
    <w:rsid w:val="00D4127D"/>
    <w:rsid w:val="00D4759B"/>
    <w:rsid w:val="00D57230"/>
    <w:rsid w:val="00D7448C"/>
    <w:rsid w:val="00D77253"/>
    <w:rsid w:val="00D81CE5"/>
    <w:rsid w:val="00D903E4"/>
    <w:rsid w:val="00D90419"/>
    <w:rsid w:val="00D91F37"/>
    <w:rsid w:val="00DA48BA"/>
    <w:rsid w:val="00DB641D"/>
    <w:rsid w:val="00DC542F"/>
    <w:rsid w:val="00DC77E3"/>
    <w:rsid w:val="00DD60CB"/>
    <w:rsid w:val="00DE2833"/>
    <w:rsid w:val="00DF023D"/>
    <w:rsid w:val="00E216E9"/>
    <w:rsid w:val="00E252FF"/>
    <w:rsid w:val="00E2541F"/>
    <w:rsid w:val="00E26E38"/>
    <w:rsid w:val="00E27035"/>
    <w:rsid w:val="00E27A99"/>
    <w:rsid w:val="00E336A6"/>
    <w:rsid w:val="00E40E62"/>
    <w:rsid w:val="00E50E9B"/>
    <w:rsid w:val="00E5187D"/>
    <w:rsid w:val="00E51BDB"/>
    <w:rsid w:val="00E55216"/>
    <w:rsid w:val="00E61D98"/>
    <w:rsid w:val="00E63C5E"/>
    <w:rsid w:val="00E67BA8"/>
    <w:rsid w:val="00E73CB5"/>
    <w:rsid w:val="00E87683"/>
    <w:rsid w:val="00EA0402"/>
    <w:rsid w:val="00EA5E9C"/>
    <w:rsid w:val="00EB5E9E"/>
    <w:rsid w:val="00EC0E2E"/>
    <w:rsid w:val="00ED7397"/>
    <w:rsid w:val="00EE1C68"/>
    <w:rsid w:val="00EE407B"/>
    <w:rsid w:val="00EE422C"/>
    <w:rsid w:val="00EF067E"/>
    <w:rsid w:val="00EF3B1B"/>
    <w:rsid w:val="00EF75BA"/>
    <w:rsid w:val="00F007EA"/>
    <w:rsid w:val="00F07CF9"/>
    <w:rsid w:val="00F16C65"/>
    <w:rsid w:val="00F3043C"/>
    <w:rsid w:val="00F3239F"/>
    <w:rsid w:val="00F32F96"/>
    <w:rsid w:val="00F37EF8"/>
    <w:rsid w:val="00F570CA"/>
    <w:rsid w:val="00F60F66"/>
    <w:rsid w:val="00F77F18"/>
    <w:rsid w:val="00F806B1"/>
    <w:rsid w:val="00FB0B47"/>
    <w:rsid w:val="00FB4FA3"/>
    <w:rsid w:val="00FE44B3"/>
    <w:rsid w:val="00FF0C0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064ADC"/>
  <w15:chartTrackingRefBased/>
  <w15:docId w15:val="{A351373B-A0EA-437B-945C-70EE87AAF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141"/>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32643B"/>
    <w:pPr>
      <w:keepNext/>
      <w:keepLines/>
      <w:numPr>
        <w:numId w:val="8"/>
      </w:numPr>
      <w:spacing w:before="240" w:after="0"/>
      <w:outlineLvl w:val="0"/>
    </w:pPr>
    <w:rPr>
      <w:rFonts w:eastAsiaTheme="majorEastAsia"/>
      <w:color w:val="2F5496" w:themeColor="accent1" w:themeShade="BF"/>
      <w:sz w:val="32"/>
      <w:szCs w:val="32"/>
    </w:rPr>
  </w:style>
  <w:style w:type="paragraph" w:styleId="Heading2">
    <w:name w:val="heading 2"/>
    <w:basedOn w:val="Normal"/>
    <w:next w:val="Normal"/>
    <w:link w:val="Heading2Char"/>
    <w:uiPriority w:val="9"/>
    <w:unhideWhenUsed/>
    <w:qFormat/>
    <w:rsid w:val="005742F8"/>
    <w:pPr>
      <w:keepNext/>
      <w:keepLines/>
      <w:spacing w:before="40" w:after="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32643B"/>
    <w:pPr>
      <w:keepNext/>
      <w:keepLines/>
      <w:spacing w:before="40" w:after="0"/>
      <w:outlineLvl w:val="2"/>
    </w:pPr>
    <w:rPr>
      <w:rFonts w:eastAsiaTheme="majorEastAsia"/>
      <w:color w:val="1F3763" w:themeColor="accent1" w:themeShade="7F"/>
      <w:sz w:val="24"/>
      <w:szCs w:val="24"/>
    </w:rPr>
  </w:style>
  <w:style w:type="paragraph" w:styleId="Heading4">
    <w:name w:val="heading 4"/>
    <w:basedOn w:val="Normal"/>
    <w:next w:val="Normal"/>
    <w:link w:val="Heading4Char"/>
    <w:uiPriority w:val="9"/>
    <w:unhideWhenUsed/>
    <w:qFormat/>
    <w:rsid w:val="00270709"/>
    <w:pPr>
      <w:keepNext/>
      <w:keepLines/>
      <w:spacing w:before="40" w:after="0"/>
      <w:outlineLvl w:val="3"/>
    </w:pPr>
    <w:rPr>
      <w:rFonts w:eastAsiaTheme="majorEastAsia"/>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8E6AAE"/>
  </w:style>
  <w:style w:type="character" w:customStyle="1" w:styleId="DateChar">
    <w:name w:val="Date Char"/>
    <w:basedOn w:val="DefaultParagraphFont"/>
    <w:link w:val="Date"/>
    <w:uiPriority w:val="99"/>
    <w:semiHidden/>
    <w:rsid w:val="008E6AAE"/>
  </w:style>
  <w:style w:type="character" w:customStyle="1" w:styleId="Heading1Char">
    <w:name w:val="Heading 1 Char"/>
    <w:basedOn w:val="DefaultParagraphFont"/>
    <w:link w:val="Heading1"/>
    <w:uiPriority w:val="9"/>
    <w:rsid w:val="0032643B"/>
    <w:rPr>
      <w:rFonts w:ascii="Times New Roman" w:eastAsiaTheme="majorEastAsia" w:hAnsi="Times New Roman" w:cs="Times New Roman"/>
      <w:color w:val="2F5496" w:themeColor="accent1" w:themeShade="BF"/>
      <w:sz w:val="32"/>
      <w:szCs w:val="32"/>
    </w:rPr>
  </w:style>
  <w:style w:type="paragraph" w:styleId="TOCHeading">
    <w:name w:val="TOC Heading"/>
    <w:basedOn w:val="Heading1"/>
    <w:next w:val="Normal"/>
    <w:uiPriority w:val="39"/>
    <w:unhideWhenUsed/>
    <w:qFormat/>
    <w:rsid w:val="008E6AAE"/>
    <w:pPr>
      <w:outlineLvl w:val="9"/>
    </w:pPr>
    <w:rPr>
      <w:lang w:val="en-US" w:eastAsia="en-US"/>
    </w:rPr>
  </w:style>
  <w:style w:type="paragraph" w:styleId="ListParagraph">
    <w:name w:val="List Paragraph"/>
    <w:basedOn w:val="Normal"/>
    <w:uiPriority w:val="34"/>
    <w:qFormat/>
    <w:rsid w:val="008E6AAE"/>
    <w:pPr>
      <w:ind w:left="720"/>
      <w:contextualSpacing/>
    </w:pPr>
  </w:style>
  <w:style w:type="paragraph" w:styleId="TOC1">
    <w:name w:val="toc 1"/>
    <w:basedOn w:val="Normal"/>
    <w:next w:val="Normal"/>
    <w:autoRedefine/>
    <w:uiPriority w:val="39"/>
    <w:unhideWhenUsed/>
    <w:rsid w:val="00256416"/>
    <w:pPr>
      <w:tabs>
        <w:tab w:val="left" w:pos="440"/>
        <w:tab w:val="right" w:leader="dot" w:pos="9016"/>
      </w:tabs>
      <w:spacing w:after="100" w:line="276" w:lineRule="auto"/>
    </w:pPr>
  </w:style>
  <w:style w:type="character" w:styleId="Hyperlink">
    <w:name w:val="Hyperlink"/>
    <w:basedOn w:val="DefaultParagraphFont"/>
    <w:uiPriority w:val="99"/>
    <w:unhideWhenUsed/>
    <w:rsid w:val="008E6AAE"/>
    <w:rPr>
      <w:color w:val="0563C1" w:themeColor="hyperlink"/>
      <w:u w:val="single"/>
    </w:rPr>
  </w:style>
  <w:style w:type="paragraph" w:styleId="TOC2">
    <w:name w:val="toc 2"/>
    <w:basedOn w:val="Normal"/>
    <w:next w:val="Normal"/>
    <w:autoRedefine/>
    <w:uiPriority w:val="39"/>
    <w:unhideWhenUsed/>
    <w:rsid w:val="008E6AAE"/>
    <w:pPr>
      <w:spacing w:after="100"/>
      <w:ind w:left="220"/>
    </w:pPr>
    <w:rPr>
      <w:lang w:val="en-US" w:eastAsia="en-US"/>
    </w:rPr>
  </w:style>
  <w:style w:type="paragraph" w:styleId="TOC3">
    <w:name w:val="toc 3"/>
    <w:basedOn w:val="Normal"/>
    <w:next w:val="Normal"/>
    <w:autoRedefine/>
    <w:uiPriority w:val="39"/>
    <w:unhideWhenUsed/>
    <w:rsid w:val="008E6AAE"/>
    <w:pPr>
      <w:spacing w:after="100"/>
      <w:ind w:left="440"/>
    </w:pPr>
    <w:rPr>
      <w:lang w:val="en-US" w:eastAsia="en-US"/>
    </w:rPr>
  </w:style>
  <w:style w:type="paragraph" w:styleId="NoSpacing">
    <w:name w:val="No Spacing"/>
    <w:link w:val="NoSpacingChar"/>
    <w:uiPriority w:val="1"/>
    <w:qFormat/>
    <w:rsid w:val="00D90419"/>
    <w:pPr>
      <w:spacing w:after="0" w:line="240" w:lineRule="auto"/>
    </w:pPr>
    <w:rPr>
      <w:lang w:val="en-US" w:eastAsia="en-US"/>
    </w:rPr>
  </w:style>
  <w:style w:type="character" w:customStyle="1" w:styleId="NoSpacingChar">
    <w:name w:val="No Spacing Char"/>
    <w:basedOn w:val="DefaultParagraphFont"/>
    <w:link w:val="NoSpacing"/>
    <w:uiPriority w:val="1"/>
    <w:rsid w:val="00D90419"/>
    <w:rPr>
      <w:lang w:val="en-US" w:eastAsia="en-US"/>
    </w:rPr>
  </w:style>
  <w:style w:type="character" w:customStyle="1" w:styleId="Heading2Char">
    <w:name w:val="Heading 2 Char"/>
    <w:basedOn w:val="DefaultParagraphFont"/>
    <w:link w:val="Heading2"/>
    <w:uiPriority w:val="9"/>
    <w:rsid w:val="005742F8"/>
    <w:rPr>
      <w:rFonts w:ascii="Times New Roman" w:eastAsiaTheme="majorEastAsia" w:hAnsi="Times New Roman" w:cs="Times New Roman"/>
      <w:color w:val="2F5496" w:themeColor="accent1" w:themeShade="BF"/>
      <w:sz w:val="26"/>
      <w:szCs w:val="26"/>
    </w:rPr>
  </w:style>
  <w:style w:type="paragraph" w:customStyle="1" w:styleId="EndNoteBibliographyTitle">
    <w:name w:val="EndNote Bibliography Title"/>
    <w:basedOn w:val="Normal"/>
    <w:link w:val="EndNoteBibliographyTitleChar"/>
    <w:rsid w:val="00D075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75CA"/>
    <w:rPr>
      <w:rFonts w:ascii="Calibri" w:hAnsi="Calibri" w:cs="Calibri"/>
      <w:noProof/>
    </w:rPr>
  </w:style>
  <w:style w:type="paragraph" w:customStyle="1" w:styleId="EndNoteBibliography">
    <w:name w:val="EndNote Bibliography"/>
    <w:basedOn w:val="Normal"/>
    <w:link w:val="EndNoteBibliographyChar"/>
    <w:rsid w:val="00D075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075CA"/>
    <w:rPr>
      <w:rFonts w:ascii="Calibri" w:hAnsi="Calibri" w:cs="Calibri"/>
      <w:noProof/>
    </w:rPr>
  </w:style>
  <w:style w:type="character" w:customStyle="1" w:styleId="Heading3Char">
    <w:name w:val="Heading 3 Char"/>
    <w:basedOn w:val="DefaultParagraphFont"/>
    <w:link w:val="Heading3"/>
    <w:uiPriority w:val="9"/>
    <w:rsid w:val="0032643B"/>
    <w:rPr>
      <w:rFonts w:ascii="Times New Roman" w:eastAsiaTheme="majorEastAsia" w:hAnsi="Times New Roman" w:cs="Times New Roman"/>
      <w:color w:val="1F3763" w:themeColor="accent1" w:themeShade="7F"/>
      <w:sz w:val="24"/>
      <w:szCs w:val="24"/>
    </w:rPr>
  </w:style>
  <w:style w:type="character" w:styleId="UnresolvedMention">
    <w:name w:val="Unresolved Mention"/>
    <w:basedOn w:val="DefaultParagraphFont"/>
    <w:uiPriority w:val="99"/>
    <w:semiHidden/>
    <w:unhideWhenUsed/>
    <w:rsid w:val="007A1EE5"/>
    <w:rPr>
      <w:color w:val="605E5C"/>
      <w:shd w:val="clear" w:color="auto" w:fill="E1DFDD"/>
    </w:rPr>
  </w:style>
  <w:style w:type="character" w:styleId="Strong">
    <w:name w:val="Strong"/>
    <w:basedOn w:val="DefaultParagraphFont"/>
    <w:uiPriority w:val="22"/>
    <w:qFormat/>
    <w:rsid w:val="00EE422C"/>
    <w:rPr>
      <w:b/>
      <w:bCs/>
    </w:rPr>
  </w:style>
  <w:style w:type="character" w:customStyle="1" w:styleId="Heading4Char">
    <w:name w:val="Heading 4 Char"/>
    <w:basedOn w:val="DefaultParagraphFont"/>
    <w:link w:val="Heading4"/>
    <w:uiPriority w:val="9"/>
    <w:rsid w:val="00270709"/>
    <w:rPr>
      <w:rFonts w:ascii="Times New Roman" w:eastAsiaTheme="majorEastAsia" w:hAnsi="Times New Roman" w:cs="Times New Roman"/>
      <w:color w:val="2F5496" w:themeColor="accent1" w:themeShade="BF"/>
    </w:rPr>
  </w:style>
  <w:style w:type="paragraph" w:styleId="Caption">
    <w:name w:val="caption"/>
    <w:basedOn w:val="Normal"/>
    <w:next w:val="Normal"/>
    <w:uiPriority w:val="35"/>
    <w:unhideWhenUsed/>
    <w:qFormat/>
    <w:rsid w:val="00CD3149"/>
    <w:pPr>
      <w:spacing w:after="200" w:line="240" w:lineRule="auto"/>
      <w:jc w:val="center"/>
    </w:pPr>
    <w:rPr>
      <w:sz w:val="18"/>
      <w:szCs w:val="18"/>
    </w:rPr>
  </w:style>
  <w:style w:type="paragraph" w:styleId="TableofFigures">
    <w:name w:val="table of figures"/>
    <w:basedOn w:val="Normal"/>
    <w:next w:val="Normal"/>
    <w:uiPriority w:val="99"/>
    <w:unhideWhenUsed/>
    <w:rsid w:val="007E75E1"/>
    <w:pPr>
      <w:spacing w:after="0"/>
    </w:pPr>
  </w:style>
  <w:style w:type="paragraph" w:customStyle="1" w:styleId="Code">
    <w:name w:val="Code"/>
    <w:basedOn w:val="Normal"/>
    <w:link w:val="CodeChar"/>
    <w:qFormat/>
    <w:rsid w:val="0056720A"/>
    <w:pPr>
      <w:autoSpaceDE w:val="0"/>
      <w:autoSpaceDN w:val="0"/>
      <w:adjustRightInd w:val="0"/>
      <w:spacing w:after="0" w:line="240" w:lineRule="auto"/>
    </w:pPr>
    <w:rPr>
      <w:rFonts w:ascii="Cascadia Mono" w:hAnsi="Cascadia Mono" w:cs="Cascadia Mono"/>
      <w:color w:val="000000"/>
      <w:sz w:val="14"/>
      <w:szCs w:val="14"/>
    </w:rPr>
  </w:style>
  <w:style w:type="character" w:customStyle="1" w:styleId="CodeChar">
    <w:name w:val="Code Char"/>
    <w:basedOn w:val="DefaultParagraphFont"/>
    <w:link w:val="Code"/>
    <w:rsid w:val="0056720A"/>
    <w:rPr>
      <w:rFonts w:ascii="Cascadia Mono" w:hAnsi="Cascadia Mono" w:cs="Cascadia Mono"/>
      <w:color w:val="000000"/>
      <w:sz w:val="14"/>
      <w:szCs w:val="14"/>
    </w:rPr>
  </w:style>
  <w:style w:type="paragraph" w:styleId="Header">
    <w:name w:val="header"/>
    <w:basedOn w:val="Normal"/>
    <w:link w:val="HeaderChar"/>
    <w:uiPriority w:val="99"/>
    <w:unhideWhenUsed/>
    <w:rsid w:val="007E6F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6FD2"/>
    <w:rPr>
      <w:rFonts w:ascii="Times New Roman" w:hAnsi="Times New Roman" w:cs="Times New Roman"/>
    </w:rPr>
  </w:style>
  <w:style w:type="paragraph" w:styleId="Footer">
    <w:name w:val="footer"/>
    <w:basedOn w:val="Normal"/>
    <w:link w:val="FooterChar"/>
    <w:uiPriority w:val="99"/>
    <w:unhideWhenUsed/>
    <w:rsid w:val="007E6F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6FD2"/>
    <w:rPr>
      <w:rFonts w:ascii="Times New Roman" w:hAnsi="Times New Roman" w:cs="Times New Roman"/>
    </w:rPr>
  </w:style>
  <w:style w:type="character" w:styleId="FollowedHyperlink">
    <w:name w:val="FollowedHyperlink"/>
    <w:basedOn w:val="DefaultParagraphFont"/>
    <w:uiPriority w:val="99"/>
    <w:semiHidden/>
    <w:unhideWhenUsed/>
    <w:rsid w:val="0034362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40619">
      <w:bodyDiv w:val="1"/>
      <w:marLeft w:val="0"/>
      <w:marRight w:val="0"/>
      <w:marTop w:val="0"/>
      <w:marBottom w:val="0"/>
      <w:divBdr>
        <w:top w:val="none" w:sz="0" w:space="0" w:color="auto"/>
        <w:left w:val="none" w:sz="0" w:space="0" w:color="auto"/>
        <w:bottom w:val="none" w:sz="0" w:space="0" w:color="auto"/>
        <w:right w:val="none" w:sz="0" w:space="0" w:color="auto"/>
      </w:divBdr>
    </w:div>
    <w:div w:id="155612182">
      <w:bodyDiv w:val="1"/>
      <w:marLeft w:val="0"/>
      <w:marRight w:val="0"/>
      <w:marTop w:val="0"/>
      <w:marBottom w:val="0"/>
      <w:divBdr>
        <w:top w:val="none" w:sz="0" w:space="0" w:color="auto"/>
        <w:left w:val="none" w:sz="0" w:space="0" w:color="auto"/>
        <w:bottom w:val="none" w:sz="0" w:space="0" w:color="auto"/>
        <w:right w:val="none" w:sz="0" w:space="0" w:color="auto"/>
      </w:divBdr>
    </w:div>
    <w:div w:id="364520057">
      <w:bodyDiv w:val="1"/>
      <w:marLeft w:val="0"/>
      <w:marRight w:val="0"/>
      <w:marTop w:val="0"/>
      <w:marBottom w:val="0"/>
      <w:divBdr>
        <w:top w:val="none" w:sz="0" w:space="0" w:color="auto"/>
        <w:left w:val="none" w:sz="0" w:space="0" w:color="auto"/>
        <w:bottom w:val="none" w:sz="0" w:space="0" w:color="auto"/>
        <w:right w:val="none" w:sz="0" w:space="0" w:color="auto"/>
      </w:divBdr>
    </w:div>
    <w:div w:id="366374954">
      <w:bodyDiv w:val="1"/>
      <w:marLeft w:val="0"/>
      <w:marRight w:val="0"/>
      <w:marTop w:val="0"/>
      <w:marBottom w:val="0"/>
      <w:divBdr>
        <w:top w:val="none" w:sz="0" w:space="0" w:color="auto"/>
        <w:left w:val="none" w:sz="0" w:space="0" w:color="auto"/>
        <w:bottom w:val="none" w:sz="0" w:space="0" w:color="auto"/>
        <w:right w:val="none" w:sz="0" w:space="0" w:color="auto"/>
      </w:divBdr>
    </w:div>
    <w:div w:id="911738408">
      <w:bodyDiv w:val="1"/>
      <w:marLeft w:val="0"/>
      <w:marRight w:val="0"/>
      <w:marTop w:val="0"/>
      <w:marBottom w:val="0"/>
      <w:divBdr>
        <w:top w:val="none" w:sz="0" w:space="0" w:color="auto"/>
        <w:left w:val="none" w:sz="0" w:space="0" w:color="auto"/>
        <w:bottom w:val="none" w:sz="0" w:space="0" w:color="auto"/>
        <w:right w:val="none" w:sz="0" w:space="0" w:color="auto"/>
      </w:divBdr>
    </w:div>
    <w:div w:id="1006715556">
      <w:bodyDiv w:val="1"/>
      <w:marLeft w:val="0"/>
      <w:marRight w:val="0"/>
      <w:marTop w:val="0"/>
      <w:marBottom w:val="0"/>
      <w:divBdr>
        <w:top w:val="none" w:sz="0" w:space="0" w:color="auto"/>
        <w:left w:val="none" w:sz="0" w:space="0" w:color="auto"/>
        <w:bottom w:val="none" w:sz="0" w:space="0" w:color="auto"/>
        <w:right w:val="none" w:sz="0" w:space="0" w:color="auto"/>
      </w:divBdr>
    </w:div>
    <w:div w:id="1191996905">
      <w:bodyDiv w:val="1"/>
      <w:marLeft w:val="0"/>
      <w:marRight w:val="0"/>
      <w:marTop w:val="0"/>
      <w:marBottom w:val="0"/>
      <w:divBdr>
        <w:top w:val="none" w:sz="0" w:space="0" w:color="auto"/>
        <w:left w:val="none" w:sz="0" w:space="0" w:color="auto"/>
        <w:bottom w:val="none" w:sz="0" w:space="0" w:color="auto"/>
        <w:right w:val="none" w:sz="0" w:space="0" w:color="auto"/>
      </w:divBdr>
    </w:div>
    <w:div w:id="1237474779">
      <w:bodyDiv w:val="1"/>
      <w:marLeft w:val="0"/>
      <w:marRight w:val="0"/>
      <w:marTop w:val="0"/>
      <w:marBottom w:val="0"/>
      <w:divBdr>
        <w:top w:val="none" w:sz="0" w:space="0" w:color="auto"/>
        <w:left w:val="none" w:sz="0" w:space="0" w:color="auto"/>
        <w:bottom w:val="none" w:sz="0" w:space="0" w:color="auto"/>
        <w:right w:val="none" w:sz="0" w:space="0" w:color="auto"/>
      </w:divBdr>
    </w:div>
    <w:div w:id="1449931586">
      <w:bodyDiv w:val="1"/>
      <w:marLeft w:val="0"/>
      <w:marRight w:val="0"/>
      <w:marTop w:val="0"/>
      <w:marBottom w:val="0"/>
      <w:divBdr>
        <w:top w:val="none" w:sz="0" w:space="0" w:color="auto"/>
        <w:left w:val="none" w:sz="0" w:space="0" w:color="auto"/>
        <w:bottom w:val="none" w:sz="0" w:space="0" w:color="auto"/>
        <w:right w:val="none" w:sz="0" w:space="0" w:color="auto"/>
      </w:divBdr>
    </w:div>
    <w:div w:id="1555849699">
      <w:bodyDiv w:val="1"/>
      <w:marLeft w:val="0"/>
      <w:marRight w:val="0"/>
      <w:marTop w:val="0"/>
      <w:marBottom w:val="0"/>
      <w:divBdr>
        <w:top w:val="none" w:sz="0" w:space="0" w:color="auto"/>
        <w:left w:val="none" w:sz="0" w:space="0" w:color="auto"/>
        <w:bottom w:val="none" w:sz="0" w:space="0" w:color="auto"/>
        <w:right w:val="none" w:sz="0" w:space="0" w:color="auto"/>
      </w:divBdr>
    </w:div>
    <w:div w:id="1640497883">
      <w:bodyDiv w:val="1"/>
      <w:marLeft w:val="0"/>
      <w:marRight w:val="0"/>
      <w:marTop w:val="0"/>
      <w:marBottom w:val="0"/>
      <w:divBdr>
        <w:top w:val="none" w:sz="0" w:space="0" w:color="auto"/>
        <w:left w:val="none" w:sz="0" w:space="0" w:color="auto"/>
        <w:bottom w:val="none" w:sz="0" w:space="0" w:color="auto"/>
        <w:right w:val="none" w:sz="0" w:space="0" w:color="auto"/>
      </w:divBdr>
    </w:div>
    <w:div w:id="1743210935">
      <w:bodyDiv w:val="1"/>
      <w:marLeft w:val="0"/>
      <w:marRight w:val="0"/>
      <w:marTop w:val="0"/>
      <w:marBottom w:val="0"/>
      <w:divBdr>
        <w:top w:val="none" w:sz="0" w:space="0" w:color="auto"/>
        <w:left w:val="none" w:sz="0" w:space="0" w:color="auto"/>
        <w:bottom w:val="none" w:sz="0" w:space="0" w:color="auto"/>
        <w:right w:val="none" w:sz="0" w:space="0" w:color="auto"/>
      </w:divBdr>
    </w:div>
    <w:div w:id="1816144499">
      <w:bodyDiv w:val="1"/>
      <w:marLeft w:val="0"/>
      <w:marRight w:val="0"/>
      <w:marTop w:val="0"/>
      <w:marBottom w:val="0"/>
      <w:divBdr>
        <w:top w:val="none" w:sz="0" w:space="0" w:color="auto"/>
        <w:left w:val="none" w:sz="0" w:space="0" w:color="auto"/>
        <w:bottom w:val="none" w:sz="0" w:space="0" w:color="auto"/>
        <w:right w:val="none" w:sz="0" w:space="0" w:color="auto"/>
      </w:divBdr>
    </w:div>
    <w:div w:id="2020310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FYP\FYP_MusicInAir\FYP_MusicInAir\Report\FYP%20Report.docx" TargetMode="Externa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hyperlink" Target="https://tinyurl.com/yxf62phs" TargetMode="External"/><Relationship Id="rId47" Type="http://schemas.openxmlformats.org/officeDocument/2006/relationships/hyperlink" Target="https://docs.unity3d.com/ScriptReference/MonoBehaviour.OnAudioFilterRead.html" TargetMode="Externa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20.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s://uploadvr.com/ces-ultraleap-gemini-hand-tracking/" TargetMode="Externa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1.png"/><Relationship Id="rId36" Type="http://schemas.openxmlformats.org/officeDocument/2006/relationships/image" Target="media/image22.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developer.leapmotion.com/tracking-software-download" TargetMode="External"/><Relationship Id="rId31" Type="http://schemas.openxmlformats.org/officeDocument/2006/relationships/image" Target="media/image17.png"/><Relationship Id="rId44" Type="http://schemas.openxmlformats.org/officeDocument/2006/relationships/hyperlink" Target="http://www.thereminworld.com/theremin-store"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D:\FYP\FYP_MusicInAir\FYP_MusicInAir\Report\FYP%20Report.docx"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www.ultraleap.com/company/news/blog/how-hand-tracking-works/" TargetMode="External"/><Relationship Id="rId48"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file:///D:\FYP\FYP_MusicInAir\FYP_MusicInAir\Report\FYP%20Report.docx"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s://www.ultraleap.com/tracking/gemini-hand-tracking-platform/" TargetMode="External"/><Relationship Id="rId20" Type="http://schemas.openxmlformats.org/officeDocument/2006/relationships/image" Target="media/image8.jpe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The</b:Tag>
    <b:SourceType>InternetSite</b:SourceType>
    <b:Guid>{9881B884-BAB3-412F-98F4-2D545F4FE098}</b:Guid>
    <b:Title>Theremin World</b:Title>
    <b:InternetSiteTitle>Theremins and Theremin Kits</b:InternetSiteTitle>
    <b:URL>http://www.thereminworld.com/theremin-store.</b:URL>
    <b:RefOrder>2</b:RefOrder>
  </b:Source>
  <b:Source>
    <b:Tag>Dav22</b:Tag>
    <b:SourceType>InternetSite</b:SourceType>
    <b:Guid>{E98A5E78-C77A-41F7-B237-641F6117E6F0}</b:Guid>
    <b:Author>
      <b:Author>
        <b:NameList>
          <b:Person>
            <b:Last>Heaney</b:Last>
            <b:First>David</b:First>
          </b:Person>
        </b:NameList>
      </b:Author>
    </b:Author>
    <b:Title>Upload</b:Title>
    <b:InternetSiteTitle>Ultraleap Gemini Impressions: Great Hand Tracking Is Coming Soon</b:InternetSiteTitle>
    <b:Year>2022</b:Year>
    <b:Month>01</b:Month>
    <b:Day>14</b:Day>
    <b:URL>https://uploadvr.com/ces-ultraleap-gemini-hand-tracking/#:~:text=By%202019%20even%20AltSpace%20dropped,egg%20problem%20of%20input%20accessories.</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82D0B9-BE4A-4DFF-9910-4609DD8CC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30</Pages>
  <Words>6332</Words>
  <Characters>36099</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music in air – digital theremin</vt:lpstr>
    </vt:vector>
  </TitlesOfParts>
  <Company/>
  <LinksUpToDate>false</LinksUpToDate>
  <CharactersWithSpaces>42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ic in air – digital theremin</dc:title>
  <dc:subject/>
  <dc:creator>#WONG WEE MENG#</dc:creator>
  <cp:keywords/>
  <dc:description/>
  <cp:lastModifiedBy>wong1196@e.ntu.edu.sg</cp:lastModifiedBy>
  <cp:revision>25</cp:revision>
  <cp:lastPrinted>2022-10-17T07:13:00Z</cp:lastPrinted>
  <dcterms:created xsi:type="dcterms:W3CDTF">2022-10-16T16:10:00Z</dcterms:created>
  <dcterms:modified xsi:type="dcterms:W3CDTF">2022-11-11T08:01:00Z</dcterms:modified>
</cp:coreProperties>
</file>